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122A7" w:rsidRPr="00C00D8A" w:rsidRDefault="000122A7" w:rsidP="000122A7">
      <w:pPr>
        <w:pStyle w:val="Title"/>
        <w:rPr>
          <w:sz w:val="36"/>
        </w:rPr>
      </w:pPr>
      <w:r w:rsidRPr="00C00D8A">
        <w:rPr>
          <w:sz w:val="36"/>
        </w:rPr>
        <w:t xml:space="preserve">High-precision </w:t>
      </w:r>
      <w:r w:rsidR="00BD0275">
        <w:rPr>
          <w:sz w:val="36"/>
        </w:rPr>
        <w:t xml:space="preserve">Bayesian </w:t>
      </w:r>
      <w:r w:rsidRPr="00C00D8A">
        <w:rPr>
          <w:sz w:val="36"/>
        </w:rPr>
        <w:t xml:space="preserve">chronological </w:t>
      </w:r>
      <w:proofErr w:type="spellStart"/>
      <w:r w:rsidRPr="00C00D8A">
        <w:rPr>
          <w:sz w:val="36"/>
        </w:rPr>
        <w:t>modeling</w:t>
      </w:r>
      <w:proofErr w:type="spellEnd"/>
      <w:r w:rsidRPr="00C00D8A">
        <w:rPr>
          <w:sz w:val="36"/>
        </w:rPr>
        <w:t xml:space="preserve"> on a calibration plateau: the </w:t>
      </w:r>
      <w:r w:rsidR="00495C48" w:rsidRPr="00C00D8A">
        <w:rPr>
          <w:sz w:val="36"/>
        </w:rPr>
        <w:t xml:space="preserve">Niedertiefenbach </w:t>
      </w:r>
      <w:r w:rsidRPr="00C00D8A">
        <w:rPr>
          <w:sz w:val="36"/>
        </w:rPr>
        <w:t xml:space="preserve">gallery grave </w:t>
      </w:r>
    </w:p>
    <w:p w:rsidR="000122A7" w:rsidRPr="005F39CD" w:rsidRDefault="000122A7" w:rsidP="000122A7">
      <w:pPr>
        <w:rPr>
          <w:lang w:val="de-DE"/>
        </w:rPr>
      </w:pPr>
      <w:r w:rsidRPr="005F39CD">
        <w:rPr>
          <w:lang w:val="de-DE"/>
        </w:rPr>
        <w:t>John Meadows</w:t>
      </w:r>
      <w:r w:rsidR="00735232" w:rsidRPr="005F39CD">
        <w:rPr>
          <w:lang w:val="de-DE"/>
        </w:rPr>
        <w:t xml:space="preserve"> 1</w:t>
      </w:r>
      <w:r w:rsidR="007C29C1" w:rsidRPr="005F39CD">
        <w:rPr>
          <w:lang w:val="de-DE"/>
        </w:rPr>
        <w:t>,2</w:t>
      </w:r>
      <w:r w:rsidR="00735232" w:rsidRPr="005F39CD">
        <w:rPr>
          <w:lang w:val="de-DE"/>
        </w:rPr>
        <w:t>*</w:t>
      </w:r>
      <w:r w:rsidRPr="005F39CD">
        <w:rPr>
          <w:lang w:val="de-DE"/>
        </w:rPr>
        <w:t xml:space="preserve"> </w:t>
      </w:r>
      <w:r w:rsidR="00B24F2A">
        <w:rPr>
          <w:lang w:val="de-DE"/>
        </w:rPr>
        <w:t xml:space="preserve">ORCID </w:t>
      </w:r>
      <w:proofErr w:type="spellStart"/>
      <w:r w:rsidR="00B24F2A">
        <w:rPr>
          <w:lang w:val="de-DE"/>
        </w:rPr>
        <w:t>id</w:t>
      </w:r>
      <w:proofErr w:type="spellEnd"/>
      <w:r w:rsidR="00B24F2A">
        <w:rPr>
          <w:lang w:val="de-DE"/>
        </w:rPr>
        <w:t xml:space="preserve"> </w:t>
      </w:r>
      <w:r w:rsidR="00B24F2A" w:rsidRPr="00B24F2A">
        <w:rPr>
          <w:lang w:val="de-DE"/>
        </w:rPr>
        <w:t>0000-0002-4346-5591</w:t>
      </w:r>
    </w:p>
    <w:p w:rsidR="000122A7" w:rsidRPr="005F39CD" w:rsidRDefault="000122A7" w:rsidP="000122A7">
      <w:pPr>
        <w:rPr>
          <w:lang w:val="de-DE"/>
        </w:rPr>
      </w:pPr>
      <w:r w:rsidRPr="005F39CD">
        <w:rPr>
          <w:lang w:val="de-DE"/>
        </w:rPr>
        <w:t>Christoph Rinne</w:t>
      </w:r>
      <w:r w:rsidR="00735232" w:rsidRPr="005F39CD">
        <w:rPr>
          <w:lang w:val="de-DE"/>
        </w:rPr>
        <w:t xml:space="preserve"> </w:t>
      </w:r>
      <w:r w:rsidR="007C29C1" w:rsidRPr="005F39CD">
        <w:rPr>
          <w:lang w:val="de-DE"/>
        </w:rPr>
        <w:t>3</w:t>
      </w:r>
      <w:r w:rsidR="00B24F2A">
        <w:rPr>
          <w:lang w:val="de-DE"/>
        </w:rPr>
        <w:t xml:space="preserve"> ORCID </w:t>
      </w:r>
      <w:proofErr w:type="spellStart"/>
      <w:r w:rsidR="00B24F2A">
        <w:rPr>
          <w:lang w:val="de-DE"/>
        </w:rPr>
        <w:t>id</w:t>
      </w:r>
      <w:proofErr w:type="spellEnd"/>
      <w:r w:rsidR="00B24F2A">
        <w:rPr>
          <w:lang w:val="de-DE"/>
        </w:rPr>
        <w:t xml:space="preserve"> </w:t>
      </w:r>
      <w:r w:rsidR="00B24F2A" w:rsidRPr="00B24F2A">
        <w:rPr>
          <w:lang w:val="de-DE"/>
        </w:rPr>
        <w:t>0000-0002-9829-6182</w:t>
      </w:r>
    </w:p>
    <w:p w:rsidR="007C29C1" w:rsidRPr="005F39CD" w:rsidRDefault="007C29C1" w:rsidP="007C29C1">
      <w:pPr>
        <w:rPr>
          <w:lang w:val="de-DE"/>
        </w:rPr>
      </w:pPr>
      <w:r w:rsidRPr="005F39CD">
        <w:rPr>
          <w:lang w:val="de-DE"/>
        </w:rPr>
        <w:t>Alexander Immel 4</w:t>
      </w:r>
      <w:r w:rsidR="00EF5F61">
        <w:rPr>
          <w:lang w:val="de-DE"/>
        </w:rPr>
        <w:t xml:space="preserve"> ORCID </w:t>
      </w:r>
      <w:proofErr w:type="spellStart"/>
      <w:r w:rsidR="00EF5F61">
        <w:rPr>
          <w:lang w:val="de-DE"/>
        </w:rPr>
        <w:t>id</w:t>
      </w:r>
      <w:proofErr w:type="spellEnd"/>
      <w:r w:rsidR="00EF5F61">
        <w:rPr>
          <w:lang w:val="de-DE"/>
        </w:rPr>
        <w:t xml:space="preserve"> </w:t>
      </w:r>
      <w:r w:rsidR="00EF5F61" w:rsidRPr="00EF5F61">
        <w:rPr>
          <w:lang w:val="de-DE"/>
        </w:rPr>
        <w:t>0000-0002-8970-4383</w:t>
      </w:r>
    </w:p>
    <w:p w:rsidR="003A6B07" w:rsidRPr="00C00D8A" w:rsidRDefault="003A6B07" w:rsidP="003A6B07">
      <w:r w:rsidRPr="00C00D8A">
        <w:t xml:space="preserve">Katharina Fuchs </w:t>
      </w:r>
      <w:r>
        <w:t>4</w:t>
      </w:r>
      <w:r w:rsidR="00EF5F61">
        <w:t xml:space="preserve"> </w:t>
      </w:r>
      <w:r w:rsidR="00EF5F61">
        <w:rPr>
          <w:lang w:val="de-DE"/>
        </w:rPr>
        <w:t xml:space="preserve">ORCID </w:t>
      </w:r>
      <w:proofErr w:type="spellStart"/>
      <w:r w:rsidR="00EF5F61">
        <w:rPr>
          <w:lang w:val="de-DE"/>
        </w:rPr>
        <w:t>id</w:t>
      </w:r>
      <w:proofErr w:type="spellEnd"/>
      <w:r w:rsidR="00EF5F61">
        <w:rPr>
          <w:lang w:val="de-DE"/>
        </w:rPr>
        <w:t xml:space="preserve"> </w:t>
      </w:r>
      <w:r w:rsidR="00EF5F61" w:rsidRPr="00EF5F61">
        <w:t>0000-0003-0570-9337</w:t>
      </w:r>
    </w:p>
    <w:p w:rsidR="007C29C1" w:rsidRPr="005F39CD" w:rsidRDefault="007C29C1" w:rsidP="007C29C1">
      <w:pPr>
        <w:rPr>
          <w:lang w:val="de-DE"/>
        </w:rPr>
      </w:pPr>
      <w:r w:rsidRPr="005F39CD">
        <w:rPr>
          <w:lang w:val="de-DE"/>
        </w:rPr>
        <w:t>Ben Krause-Kyora 4</w:t>
      </w:r>
      <w:r w:rsidR="00EF5F61">
        <w:rPr>
          <w:lang w:val="de-DE"/>
        </w:rPr>
        <w:t xml:space="preserve"> ORCID </w:t>
      </w:r>
      <w:proofErr w:type="spellStart"/>
      <w:r w:rsidR="00EF5F61">
        <w:rPr>
          <w:lang w:val="de-DE"/>
        </w:rPr>
        <w:t>id</w:t>
      </w:r>
      <w:proofErr w:type="spellEnd"/>
      <w:r w:rsidR="00EF5F61">
        <w:rPr>
          <w:lang w:val="de-DE"/>
        </w:rPr>
        <w:t xml:space="preserve"> </w:t>
      </w:r>
      <w:r w:rsidR="00EF5F61" w:rsidRPr="00EF5F61">
        <w:rPr>
          <w:lang w:val="de-DE"/>
        </w:rPr>
        <w:t>0000-0001-9435-2872</w:t>
      </w:r>
    </w:p>
    <w:p w:rsidR="000122A7" w:rsidRPr="00C00D8A" w:rsidRDefault="000122A7" w:rsidP="000122A7">
      <w:r w:rsidRPr="00C00D8A">
        <w:t>Clara Drummer</w:t>
      </w:r>
      <w:r w:rsidR="00735232" w:rsidRPr="00C00D8A">
        <w:t xml:space="preserve"> </w:t>
      </w:r>
      <w:r w:rsidR="007C29C1">
        <w:t>3</w:t>
      </w:r>
      <w:r w:rsidR="00B24F2A">
        <w:t xml:space="preserve"> </w:t>
      </w:r>
      <w:r w:rsidR="00B24F2A">
        <w:rPr>
          <w:lang w:val="de-DE"/>
        </w:rPr>
        <w:t xml:space="preserve">ORCID </w:t>
      </w:r>
      <w:proofErr w:type="spellStart"/>
      <w:r w:rsidR="00B24F2A">
        <w:rPr>
          <w:lang w:val="de-DE"/>
        </w:rPr>
        <w:t>id</w:t>
      </w:r>
      <w:proofErr w:type="spellEnd"/>
      <w:r w:rsidR="00B24F2A">
        <w:rPr>
          <w:lang w:val="de-DE"/>
        </w:rPr>
        <w:t xml:space="preserve"> </w:t>
      </w:r>
      <w:r w:rsidR="00B24F2A" w:rsidRPr="00B24F2A">
        <w:t>0000-0001-6602-8418</w:t>
      </w:r>
    </w:p>
    <w:p w:rsidR="00686DE6" w:rsidRPr="00C00D8A" w:rsidRDefault="00686DE6" w:rsidP="000122A7"/>
    <w:p w:rsidR="002102C9" w:rsidRPr="00C00D8A" w:rsidRDefault="002102C9" w:rsidP="002102C9">
      <w:pPr>
        <w:pStyle w:val="Heading1"/>
      </w:pPr>
      <w:bookmarkStart w:id="0" w:name="_Toc16707007"/>
      <w:r w:rsidRPr="00C00D8A">
        <w:t>Supplementary information</w:t>
      </w:r>
      <w:bookmarkEnd w:id="0"/>
    </w:p>
    <w:p w:rsidR="001F4759" w:rsidRDefault="002102C9" w:rsidP="006E1890">
      <w:pPr>
        <w:pStyle w:val="Heading2"/>
      </w:pPr>
      <w:r w:rsidRPr="00C00D8A">
        <w:t xml:space="preserve">OxCal </w:t>
      </w:r>
      <w:r w:rsidR="006E1890">
        <w:t>CQL code</w:t>
      </w:r>
    </w:p>
    <w:p w:rsidR="006E1890" w:rsidRDefault="006E1890" w:rsidP="002102C9"/>
    <w:p w:rsidR="00C82208" w:rsidRDefault="006E1890" w:rsidP="002102C9">
      <w:r>
        <w:t xml:space="preserve">The following </w:t>
      </w:r>
      <w:r w:rsidR="00180118">
        <w:t>OxCal CQL</w:t>
      </w:r>
      <w:r>
        <w:t xml:space="preserve"> code </w:t>
      </w:r>
      <w:r w:rsidR="00180118">
        <w:fldChar w:fldCharType="begin">
          <w:fldData xml:space="preserve">PEVuZE5vdGU+PENpdGU+PEF1dGhvcj5Ccm9uayBSYW1zZXk8L0F1dGhvcj48WWVhcj4yMDE3PC9Z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</w:fldData>
        </w:fldChar>
      </w:r>
      <w:r w:rsidR="00180118">
        <w:instrText xml:space="preserve"> ADDIN EN.CITE </w:instrText>
      </w:r>
      <w:r w:rsidR="00180118">
        <w:fldChar w:fldCharType="begin">
          <w:fldData xml:space="preserve">PEVuZE5vdGU+PENpdGU+PEF1dGhvcj5Ccm9uayBSYW1zZXk8L0F1dGhvcj48WWVhcj4yMDE3PC9Z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</w:fldData>
        </w:fldChar>
      </w:r>
      <w:r w:rsidR="00180118">
        <w:instrText xml:space="preserve"> ADDIN EN.CITE.DATA </w:instrText>
      </w:r>
      <w:r w:rsidR="00180118">
        <w:fldChar w:fldCharType="end"/>
      </w:r>
      <w:r w:rsidR="00180118">
        <w:fldChar w:fldCharType="separate"/>
      </w:r>
      <w:r w:rsidR="00180118">
        <w:rPr>
          <w:noProof/>
        </w:rPr>
        <w:t>(Bronk Ramsey 2009; Bronk Ramsey 2017)</w:t>
      </w:r>
      <w:r w:rsidR="00180118">
        <w:fldChar w:fldCharType="end"/>
      </w:r>
      <w:r w:rsidR="00180118">
        <w:t xml:space="preserve"> </w:t>
      </w:r>
      <w:r>
        <w:t>is required to recreate models shown in Figures 4-</w:t>
      </w:r>
      <w:r w:rsidR="00F227B3">
        <w:t>8</w:t>
      </w:r>
      <w:r>
        <w:t xml:space="preserve"> of the main text. For an explanation of each function, readers are referred to the OxCal online help manual, at </w:t>
      </w:r>
      <w:hyperlink r:id="rId8" w:history="1">
        <w:r w:rsidRPr="00252810">
          <w:rPr>
            <w:rStyle w:val="Hyperlink"/>
          </w:rPr>
          <w:t>http://c14.arch.ox.ac.uk/oxcalhelp/hlp_contents.html</w:t>
        </w:r>
      </w:hyperlink>
      <w:r w:rsidR="00C82208">
        <w:t xml:space="preserve">, and the references listed there. </w:t>
      </w:r>
    </w:p>
    <w:p w:rsidR="00770F70" w:rsidRDefault="006E1890" w:rsidP="00770F70">
      <w:pPr>
        <w:pStyle w:val="Heading3"/>
      </w:pPr>
      <w:proofErr w:type="spellStart"/>
      <w:r>
        <w:t>KDE_Model</w:t>
      </w:r>
      <w:proofErr w:type="spellEnd"/>
      <w:r>
        <w:t xml:space="preserve"> of all 40 accepted dates (Figure 4)</w:t>
      </w:r>
    </w:p>
    <w:p w:rsidR="006E1890" w:rsidRPr="006E1890" w:rsidRDefault="006E1890" w:rsidP="006E1890">
      <w:pPr>
        <w:pStyle w:val="NoSpacing"/>
        <w:rPr>
          <w:sz w:val="18"/>
        </w:rPr>
      </w:pPr>
      <w:proofErr w:type="gramStart"/>
      <w:r w:rsidRPr="006E1890">
        <w:rPr>
          <w:sz w:val="18"/>
        </w:rPr>
        <w:t>Plot()</w:t>
      </w:r>
      <w:proofErr w:type="gramEnd"/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{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</w:t>
      </w:r>
      <w:proofErr w:type="spellStart"/>
      <w:r w:rsidRPr="006E1890">
        <w:rPr>
          <w:sz w:val="18"/>
        </w:rPr>
        <w:t>KDE_</w:t>
      </w:r>
      <w:proofErr w:type="gramStart"/>
      <w:r w:rsidRPr="006E1890">
        <w:rPr>
          <w:sz w:val="18"/>
        </w:rPr>
        <w:t>Model</w:t>
      </w:r>
      <w:proofErr w:type="spellEnd"/>
      <w:r w:rsidRPr="006E1890">
        <w:rPr>
          <w:sz w:val="18"/>
        </w:rPr>
        <w:t>(</w:t>
      </w:r>
      <w:proofErr w:type="gramEnd"/>
      <w:r w:rsidRPr="006E1890">
        <w:rPr>
          <w:sz w:val="18"/>
        </w:rPr>
        <w:t>"</w:t>
      </w:r>
      <w:proofErr w:type="spellStart"/>
      <w:r w:rsidRPr="006E1890">
        <w:rPr>
          <w:sz w:val="18"/>
        </w:rPr>
        <w:t>KDE_Model</w:t>
      </w:r>
      <w:proofErr w:type="spellEnd"/>
      <w:r w:rsidRPr="006E1890">
        <w:rPr>
          <w:sz w:val="18"/>
        </w:rPr>
        <w:t xml:space="preserve"> of Niedertiefenbach dates", )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{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80045 KIA-52750", 4435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80044 KIA-52751", 4459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41 KIA-52282", 4473, 2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40 KIA-53053", 4461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9 GrM-14455", 4470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7 KIA-52281", 4432, 2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6 KIA-53052", 4493, 26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5 KIA-52280", 4425, 2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4 KIA-53051", 4507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3 KIA-52279", 4486, 29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1 GrM-14453", 4487, 19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0 KIA-53050", 4564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9 GrM-14807", 4505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8 KIA-53049", 4448, 26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7 KIA-52278", 4462, 27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6 GrM-14451", 4540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5 KIA-52277", 4497, 27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4 KIA-53115", 4514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3 GrM-14444", 4497, 1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2 KIA-53048", 4417, 19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1 GrM-14442", 4514, 1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0 KIA-53047", 4491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9 KIA-52276", 4455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8 KIA-52275", 4468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7 GrM-14441", 4523, 1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6 KIA-52274", 4492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5 KIA-53046", 4462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3 KIA-53045", 4499, 26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lastRenderedPageBreak/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2 GrM-14414", 4478, 1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1 KIA-53044", 4518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0 KIA-52273", 4532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422 KIA-52272", 4538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289 weighted mean", 4495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288 weighted mean", 4514, 22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287 KIA-52268", 4499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206 KIA-52753", 4509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203 weighted mean", 4489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117 weighted mean", 4474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82 KIA-52754", 4505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56 KIA-52755", 4446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}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};</w:t>
      </w:r>
    </w:p>
    <w:p w:rsidR="00180118" w:rsidRDefault="00180118">
      <w:pPr>
        <w:rPr>
          <w:rFonts w:asciiTheme="majorHAnsi" w:eastAsiaTheme="majorEastAsia" w:hAnsiTheme="majorHAnsi" w:cstheme="majorBidi"/>
          <w:b/>
          <w:bCs/>
          <w:color w:val="4F81BD" w:themeColor="accent1"/>
        </w:rPr>
      </w:pPr>
      <w:r>
        <w:br w:type="page"/>
      </w:r>
    </w:p>
    <w:p w:rsidR="006E1890" w:rsidRDefault="006E1890" w:rsidP="00770F70">
      <w:pPr>
        <w:pStyle w:val="Heading3"/>
      </w:pPr>
      <w:r>
        <w:lastRenderedPageBreak/>
        <w:t>Simple bounded-phase model (Figure</w:t>
      </w:r>
      <w:r w:rsidR="00F227B3">
        <w:t>s</w:t>
      </w:r>
      <w:r>
        <w:t xml:space="preserve"> 5</w:t>
      </w:r>
      <w:r w:rsidR="00F227B3">
        <w:t>, 6</w:t>
      </w:r>
      <w:r>
        <w:t>)</w:t>
      </w:r>
    </w:p>
    <w:p w:rsidR="006E1890" w:rsidRPr="006E1890" w:rsidRDefault="006E1890" w:rsidP="006E1890">
      <w:pPr>
        <w:pStyle w:val="NoSpacing"/>
        <w:rPr>
          <w:sz w:val="18"/>
        </w:rPr>
      </w:pPr>
      <w:proofErr w:type="gramStart"/>
      <w:r w:rsidRPr="006E1890">
        <w:rPr>
          <w:sz w:val="18"/>
        </w:rPr>
        <w:t>Plot()</w:t>
      </w:r>
      <w:proofErr w:type="gramEnd"/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{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</w:t>
      </w:r>
      <w:proofErr w:type="gramStart"/>
      <w:r w:rsidRPr="006E1890">
        <w:rPr>
          <w:sz w:val="18"/>
        </w:rPr>
        <w:t>Sequence(</w:t>
      </w:r>
      <w:proofErr w:type="gramEnd"/>
      <w:r w:rsidRPr="006E1890">
        <w:rPr>
          <w:sz w:val="18"/>
        </w:rPr>
        <w:t>"simple bounded phase")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{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</w:t>
      </w:r>
      <w:proofErr w:type="gramStart"/>
      <w:r w:rsidRPr="006E1890">
        <w:rPr>
          <w:sz w:val="18"/>
        </w:rPr>
        <w:t>Boundary(</w:t>
      </w:r>
      <w:proofErr w:type="gramEnd"/>
      <w:r w:rsidRPr="006E1890">
        <w:rPr>
          <w:sz w:val="18"/>
        </w:rPr>
        <w:t>"start boundary"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</w:t>
      </w:r>
      <w:proofErr w:type="gramStart"/>
      <w:r w:rsidRPr="006E1890">
        <w:rPr>
          <w:sz w:val="18"/>
        </w:rPr>
        <w:t>Phase(</w:t>
      </w:r>
      <w:proofErr w:type="gramEnd"/>
      <w:r w:rsidRPr="006E1890">
        <w:rPr>
          <w:sz w:val="18"/>
        </w:rPr>
        <w:t>"Niedertiefenbach burials")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{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80045 KIA-52750", 4435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80044 KIA-52751", 4459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41 KIA-52282", 4473, 2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40 KIA-53053", 4461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9 GrM-14455", 4470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7 KIA-52281", 4432, 2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6 KIA-53052", 4493, 26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5 KIA-52280", 4425, 2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4 KIA-53051", 4507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3 KIA-52279", 4486, 29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1 GrM-14453", 4487, 19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30 KIA-53050", 4564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9 GrM-14807", 4505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8 KIA-53049", 4448, 26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7 KIA-52278", 4462, 27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6 GrM-14451", 4540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5 KIA-52277", 4497, 27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4 KIA-53115", 4514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3 GrM-14444", 4497, 1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2 KIA-53048", 4417, 19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1 GrM-14442", 4514, 1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20 KIA-53047", 4491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9 KIA-52276", 4455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8 KIA-52275", 4468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7 GrM-14441", 4523, 1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6 KIA-52274", 4492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5 KIA-53046", 4462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3 KIA-53045", 4499, 26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2 GrM-14414", 4478, 18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1 KIA-53044", 4518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610 KIA-52273", 4532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422 KIA-52272", 4538, 24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289 weighted mean", 4495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288 weighted mean", 4514, 22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287 KIA-52268", 4499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206 KIA-52753", 4509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KH150203 weighted mean", 4489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117 weighted mean", 4474, 20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82 KIA-52754", 4505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R_</w:t>
      </w:r>
      <w:proofErr w:type="gramStart"/>
      <w:r w:rsidRPr="006E1890">
        <w:rPr>
          <w:sz w:val="18"/>
        </w:rPr>
        <w:t>Date(</w:t>
      </w:r>
      <w:proofErr w:type="gramEnd"/>
      <w:r w:rsidRPr="006E1890">
        <w:rPr>
          <w:sz w:val="18"/>
        </w:rPr>
        <w:t>"56 KIA-52755", 4446, 25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 </w:t>
      </w:r>
      <w:proofErr w:type="gramStart"/>
      <w:r w:rsidRPr="006E1890">
        <w:rPr>
          <w:sz w:val="18"/>
        </w:rPr>
        <w:t>Interval(</w:t>
      </w:r>
      <w:proofErr w:type="gramEnd"/>
      <w:r w:rsidRPr="006E1890">
        <w:rPr>
          <w:sz w:val="18"/>
        </w:rPr>
        <w:t>"duration of burial bounded phase model"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}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 </w:t>
      </w:r>
      <w:proofErr w:type="gramStart"/>
      <w:r w:rsidRPr="006E1890">
        <w:rPr>
          <w:sz w:val="18"/>
        </w:rPr>
        <w:t>Boundary(</w:t>
      </w:r>
      <w:proofErr w:type="gramEnd"/>
      <w:r w:rsidRPr="006E1890">
        <w:rPr>
          <w:sz w:val="18"/>
        </w:rPr>
        <w:t>"end boundary");</w:t>
      </w:r>
    </w:p>
    <w:p w:rsidR="006E1890" w:rsidRPr="006E1890" w:rsidRDefault="006E1890" w:rsidP="006E1890">
      <w:pPr>
        <w:pStyle w:val="NoSpacing"/>
        <w:rPr>
          <w:sz w:val="18"/>
        </w:rPr>
      </w:pPr>
      <w:r w:rsidRPr="006E1890">
        <w:rPr>
          <w:sz w:val="18"/>
        </w:rPr>
        <w:t xml:space="preserve">  };</w:t>
      </w:r>
    </w:p>
    <w:p w:rsidR="006E1890" w:rsidRPr="00770F70" w:rsidRDefault="00770F70" w:rsidP="00770F70">
      <w:pPr>
        <w:pStyle w:val="NoSpacing"/>
        <w:rPr>
          <w:sz w:val="18"/>
        </w:rPr>
      </w:pPr>
      <w:r>
        <w:rPr>
          <w:sz w:val="18"/>
        </w:rPr>
        <w:t xml:space="preserve"> };</w:t>
      </w:r>
    </w:p>
    <w:p w:rsidR="00180118" w:rsidRDefault="00180118">
      <w:pPr>
        <w:rPr>
          <w:rFonts w:asciiTheme="majorHAnsi" w:eastAsiaTheme="majorEastAsia" w:hAnsiTheme="majorHAnsi" w:cstheme="majorBidi"/>
          <w:b/>
          <w:bCs/>
          <w:color w:val="4F81BD" w:themeColor="accent1"/>
        </w:rPr>
      </w:pPr>
      <w:r>
        <w:br w:type="page"/>
      </w:r>
    </w:p>
    <w:p w:rsidR="001F365A" w:rsidRDefault="001F365A" w:rsidP="00770F70">
      <w:pPr>
        <w:pStyle w:val="Heading3"/>
      </w:pPr>
      <w:r>
        <w:lastRenderedPageBreak/>
        <w:t>Preferred model (Figure</w:t>
      </w:r>
      <w:r w:rsidR="00F227B3">
        <w:t>s</w:t>
      </w:r>
      <w:r>
        <w:t xml:space="preserve"> 7</w:t>
      </w:r>
      <w:r w:rsidR="00F227B3">
        <w:t>, 8</w:t>
      </w:r>
      <w:r>
        <w:t>)</w:t>
      </w:r>
    </w:p>
    <w:p w:rsidR="001F365A" w:rsidRPr="001F365A" w:rsidRDefault="001F365A" w:rsidP="001F365A">
      <w:pPr>
        <w:pStyle w:val="NoSpacing"/>
        <w:rPr>
          <w:sz w:val="18"/>
        </w:rPr>
      </w:pPr>
      <w:proofErr w:type="gramStart"/>
      <w:r w:rsidRPr="001F365A">
        <w:rPr>
          <w:sz w:val="18"/>
        </w:rPr>
        <w:t>Plot()</w:t>
      </w:r>
      <w:proofErr w:type="gramEnd"/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</w:t>
      </w:r>
      <w:proofErr w:type="gramStart"/>
      <w:r w:rsidRPr="001F365A">
        <w:rPr>
          <w:sz w:val="18"/>
        </w:rPr>
        <w:t>Sequence(</w:t>
      </w:r>
      <w:proofErr w:type="gramEnd"/>
      <w:r w:rsidRPr="001F365A">
        <w:rPr>
          <w:sz w:val="18"/>
        </w:rPr>
        <w:t>"Niedertiefenbach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Boundary(</w:t>
      </w:r>
      <w:proofErr w:type="gramEnd"/>
      <w:r w:rsidRPr="001F365A">
        <w:rPr>
          <w:sz w:val="18"/>
        </w:rPr>
        <w:t>"start burial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all burials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no layer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13", R_Date("KH150613 KIA-53045", 4499, 26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16", R_Date("KH150616 KIA-52274", 4492, 24)+N(20,4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17", R_Date("KH150617 GrM-14441", 4523, 18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24", R_Date("KH150624 KIA-53115", 4514, 25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28", R_Date("KH150628 KIA-53049", 4448, 26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29", R_Date("KH150629 GrM-14807", 4505, 20)+N(30,3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30", R_Date("KH150630 KIA-53050", 4564, 25)+N(10,5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31", R_Date("KH150631 GrM-14453", 4487, 19)+N(25,5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33", R_Date("KH150633 KIA-52279", 4486, 29)+N(</w:t>
      </w:r>
      <w:r w:rsidR="00F45244">
        <w:rPr>
          <w:sz w:val="18"/>
        </w:rPr>
        <w:t>25,7</w:t>
      </w:r>
      <w:r w:rsidRPr="001F365A">
        <w:rPr>
          <w:sz w:val="18"/>
        </w:rPr>
        <w:t>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34", R_Date("KH150634 KIA-53051", 4507, 25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36", R_Date("KH150636 KIA-53052", 4493, 26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39", R_Date("KH150639 GrM-14455", 4470, 20)+N(20,4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40", R_Date("KH150640 KIA-53053", 4461, 25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Page(</w:t>
      </w:r>
      <w:proofErr w:type="gramEnd"/>
      <w:r w:rsidRPr="001F365A">
        <w:rPr>
          <w:sz w:val="18"/>
        </w:rPr>
        <w:t xml:space="preserve"> 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equence(</w:t>
      </w:r>
      <w:proofErr w:type="gramEnd"/>
      <w:r w:rsidRPr="001F365A">
        <w:rPr>
          <w:sz w:val="18"/>
        </w:rPr>
        <w:t>"stratified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 xml:space="preserve">"below </w:t>
      </w:r>
      <w:r w:rsidR="00073B1A">
        <w:rPr>
          <w:sz w:val="18"/>
        </w:rPr>
        <w:t>rubble layer</w:t>
      </w:r>
      <w:r w:rsidRPr="001F365A">
        <w:rPr>
          <w:sz w:val="18"/>
        </w:rPr>
        <w:t>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15", R_Date("KH150615 KIA-53046", 4462, 24)+N(0,1));</w:t>
      </w:r>
    </w:p>
    <w:p w:rsid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20", R_Date("KH150620 KIA-53047", 4491, 25)+N(0,1));</w:t>
      </w:r>
    </w:p>
    <w:p w:rsidR="001B28DF" w:rsidRPr="001F365A" w:rsidRDefault="001B28DF" w:rsidP="001B28DF">
      <w:pPr>
        <w:pStyle w:val="NoSpacing"/>
        <w:rPr>
          <w:sz w:val="18"/>
        </w:rPr>
      </w:pPr>
      <w:r>
        <w:rPr>
          <w:sz w:val="18"/>
        </w:rPr>
        <w:t xml:space="preserve">  </w:t>
      </w: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22", R_Date("KH150622 KIA-53048", 4417, 19)+N(1,1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23", R_Date("KH150623 GrM-14444", 4497, 18)+N(2,2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80045", R_Date("KH180</w:t>
      </w:r>
      <w:r w:rsidR="00F45244">
        <w:rPr>
          <w:sz w:val="18"/>
        </w:rPr>
        <w:t>045 KIA-52750", 4435, 25)+N(</w:t>
      </w:r>
      <w:r w:rsidRPr="001F365A">
        <w:rPr>
          <w:sz w:val="18"/>
        </w:rPr>
        <w:t>5,</w:t>
      </w:r>
      <w:r w:rsidR="00F45244">
        <w:rPr>
          <w:sz w:val="18"/>
        </w:rPr>
        <w:t>2</w:t>
      </w:r>
      <w:r w:rsidRPr="001F365A">
        <w:rPr>
          <w:sz w:val="18"/>
        </w:rPr>
        <w:t>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80044", R_Date("KH180044 KIA-52751", 4459, 24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35", R_Date("KH150635 KIA-52280", 4425, 28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288", R_Date("KH150288 weighted mean", 4514, 22)+N(1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37", R_Date("KH150637 KIA-52281", 4432, 28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289", R_Date("KH150289 weighted mean", 4495, 20)+N(20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117", R_Date("117 weighted mean", 4474, 20)+N(20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Boundary(</w:t>
      </w:r>
      <w:proofErr w:type="gramEnd"/>
      <w:r w:rsidRPr="001F365A">
        <w:rPr>
          <w:sz w:val="18"/>
        </w:rPr>
        <w:t>"</w:t>
      </w:r>
      <w:r w:rsidR="00073B1A">
        <w:rPr>
          <w:sz w:val="18"/>
        </w:rPr>
        <w:t>rubble layer</w:t>
      </w:r>
      <w:r w:rsidRPr="001F365A">
        <w:rPr>
          <w:sz w:val="18"/>
        </w:rPr>
        <w:t>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 xml:space="preserve">"above </w:t>
      </w:r>
      <w:r w:rsidR="00073B1A">
        <w:rPr>
          <w:sz w:val="18"/>
        </w:rPr>
        <w:t>rubble layer</w:t>
      </w:r>
      <w:r w:rsidRPr="001F365A">
        <w:rPr>
          <w:sz w:val="18"/>
        </w:rPr>
        <w:t>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25", R_Date("KH150625 KIA-52277", 4497, 27)+N(5,2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26", R_Date("KH150626 GrM-14451", 4540, 20)+N(25,5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27", R_Date("KH150627 KIA-52278", 4462, 27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41", R_Date("KH150641 KIA-52282", 4473, 28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56", R_Date("56 KIA-52755", 4446, 25)+N(1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82", R_Date("82 KIA-52754", 4505, 25)+N(1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90", R_Date("KH150206 KIA-52753", 4509, 25)+N(1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422", R_Date("KH150422 KIA-52272", 4538, 24)+N(25,</w:t>
      </w:r>
      <w:r w:rsidR="00F45244">
        <w:rPr>
          <w:sz w:val="18"/>
        </w:rPr>
        <w:t>7</w:t>
      </w:r>
      <w:r w:rsidRPr="001F365A">
        <w:rPr>
          <w:sz w:val="18"/>
        </w:rPr>
        <w:t>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287", R_Date("KH150287 KIA-52268", 4499, 25)+N(1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203", R_Date("KH150203 weighted mean", 4489, 20)+N(1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18", R_Date("KH150618 KIA-52275", 4468, 25)+N(20,4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19", R_Date("KH150619 KIA-52276", 4455, 24)+N(20,4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21", R_Date("KH150621 GrM-14442", 4514, 18)+N(25,5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10", R_Date("KH150610 KIA-52273", 4532, 25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11", R_Date("KH150611 KIA-53044", 4518, 25)+N(5,3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death of KH150612", R_Date("KH150612 GrM-14414", 4478, 18)+N(25,7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burial duration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lastRenderedPageBreak/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Boundary(</w:t>
      </w:r>
      <w:proofErr w:type="gramEnd"/>
      <w:r w:rsidRPr="001F365A">
        <w:rPr>
          <w:sz w:val="18"/>
        </w:rPr>
        <w:t>"end burial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</w:t>
      </w:r>
      <w:proofErr w:type="gramStart"/>
      <w:r w:rsidRPr="001F365A">
        <w:rPr>
          <w:sz w:val="18"/>
        </w:rPr>
        <w:t>Page(</w:t>
      </w:r>
      <w:proofErr w:type="gramEnd"/>
      <w:r w:rsidRPr="001F365A">
        <w:rPr>
          <w:sz w:val="18"/>
        </w:rPr>
        <w:t xml:space="preserve"> 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birth of KH180045", Date("=death of KH180045")-N(</w:t>
      </w:r>
      <w:r w:rsidR="00473543">
        <w:rPr>
          <w:sz w:val="18"/>
        </w:rPr>
        <w:t>25,3</w:t>
      </w:r>
      <w:r w:rsidRPr="001F365A">
        <w:rPr>
          <w:sz w:val="18"/>
        </w:rPr>
        <w:t>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</w:t>
      </w:r>
      <w:proofErr w:type="gramStart"/>
      <w:r w:rsidRPr="001F365A">
        <w:rPr>
          <w:sz w:val="18"/>
        </w:rPr>
        <w:t>Page(</w:t>
      </w:r>
      <w:proofErr w:type="gramEnd"/>
      <w:r w:rsidRPr="001F365A">
        <w:rPr>
          <w:sz w:val="18"/>
        </w:rPr>
        <w:t xml:space="preserve"> 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</w:t>
      </w:r>
      <w:proofErr w:type="spellStart"/>
      <w:r w:rsidRPr="001F365A">
        <w:rPr>
          <w:sz w:val="18"/>
        </w:rPr>
        <w:t>lcMLkin</w:t>
      </w:r>
      <w:proofErr w:type="spellEnd"/>
      <w:r w:rsidRPr="001F365A">
        <w:rPr>
          <w:sz w:val="18"/>
        </w:rPr>
        <w:t xml:space="preserve"> kinship information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KH150620, KH150622 and KH150623 must be full siblings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20 KIA-53047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22 KIA-53048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23 GrM-14444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20, KH150622 and KH150623", U(0,15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4th degree between KH150630 and KH150641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30 KIA-53050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41 KIA-52282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30 and KH150641", U(0,100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5th degree between KH150630 and KH</w:t>
      </w:r>
      <w:r w:rsidR="00473543">
        <w:rPr>
          <w:sz w:val="18"/>
        </w:rPr>
        <w:t>180045180045</w:t>
      </w:r>
      <w:r w:rsidRPr="001F365A">
        <w:rPr>
          <w:sz w:val="18"/>
        </w:rPr>
        <w:t>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30 KIA-53050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birth of KH180045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30 and KH180045", U(0,120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5th degree between KH150629 and KH180045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29 GrM-14807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birth of KH180045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29 and KH180045", U(0,120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3rd degree between KH150640 and KH180045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40 KIA-53053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birth of KH180045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40 and KH180045", U(0,80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5th degree between KH150640 and KH180044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40 KIA-53053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80044 KIA-52751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40 and KH180044", U(0,120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5th degree between KH150610 and KH180044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10 KIA-52273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80044 KIA-52751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10 and KH180044", U(0,120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5th degree between KH150612 and KH180044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12 GrM-14414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80044 KIA-52751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12 and KH180044", U(0,120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5th degree between KH150637 and KH180044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37 KIA-52281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80044 KIA-52751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37 and KH180044", U(0,120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lastRenderedPageBreak/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5th degree between KH150637 and KH150627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37 KIA-52281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27 KIA-52278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37 and KH150627", U(0,120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5th degree between KH150612 and KH150627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12 GrM-14414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27 KIA-52278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12 and KH150627", U(0,120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</w:t>
      </w:r>
      <w:proofErr w:type="gramStart"/>
      <w:r w:rsidRPr="001F365A">
        <w:rPr>
          <w:sz w:val="18"/>
        </w:rPr>
        <w:t>Phase(</w:t>
      </w:r>
      <w:proofErr w:type="gramEnd"/>
      <w:r w:rsidRPr="001F365A">
        <w:rPr>
          <w:sz w:val="18"/>
        </w:rPr>
        <w:t>"5th degree between KH150619 and KH150627")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{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19 KIA-52276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Date(</w:t>
      </w:r>
      <w:proofErr w:type="gramEnd"/>
      <w:r w:rsidRPr="001F365A">
        <w:rPr>
          <w:sz w:val="18"/>
        </w:rPr>
        <w:t>"=KH150627 KIA-52278"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 </w:t>
      </w:r>
      <w:proofErr w:type="gramStart"/>
      <w:r w:rsidRPr="001F365A">
        <w:rPr>
          <w:sz w:val="18"/>
        </w:rPr>
        <w:t>Span(</w:t>
      </w:r>
      <w:proofErr w:type="gramEnd"/>
      <w:r w:rsidRPr="001F365A">
        <w:rPr>
          <w:sz w:val="18"/>
        </w:rPr>
        <w:t>"difference between KH150619 and KH150627", U(0,120))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 };</w:t>
      </w:r>
    </w:p>
    <w:p w:rsidR="001F365A" w:rsidRPr="001F365A" w:rsidRDefault="001F365A" w:rsidP="001F365A">
      <w:pPr>
        <w:pStyle w:val="NoSpacing"/>
        <w:rPr>
          <w:sz w:val="18"/>
        </w:rPr>
      </w:pPr>
      <w:r w:rsidRPr="001F365A">
        <w:rPr>
          <w:sz w:val="18"/>
        </w:rPr>
        <w:t xml:space="preserve"> };</w:t>
      </w:r>
    </w:p>
    <w:p w:rsidR="00180118" w:rsidRDefault="00180118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>
        <w:br w:type="page"/>
      </w:r>
    </w:p>
    <w:p w:rsidR="001F4258" w:rsidRDefault="001F4258" w:rsidP="00007D7E">
      <w:pPr>
        <w:pStyle w:val="Heading2"/>
      </w:pPr>
      <w:r>
        <w:lastRenderedPageBreak/>
        <w:t>Sensitivity testing</w:t>
      </w:r>
    </w:p>
    <w:p w:rsidR="00007D7E" w:rsidRDefault="00007D7E" w:rsidP="002102C9">
      <w:r>
        <w:t xml:space="preserve">The following </w:t>
      </w:r>
      <w:r w:rsidR="00180118">
        <w:t>OxCal CQL</w:t>
      </w:r>
      <w:r>
        <w:t xml:space="preserve"> code was used to check how sensitive the preferred model output is to different </w:t>
      </w:r>
      <w:proofErr w:type="spellStart"/>
      <w:r>
        <w:t>modeling</w:t>
      </w:r>
      <w:proofErr w:type="spellEnd"/>
      <w:r>
        <w:t xml:space="preserve"> decisions</w:t>
      </w:r>
      <w:r w:rsidR="00180118">
        <w:t xml:space="preserve"> and the actual date range covered by the Niedertiefenbach sequence</w:t>
      </w:r>
      <w:r>
        <w:t>.</w:t>
      </w:r>
    </w:p>
    <w:p w:rsidR="00770F70" w:rsidRDefault="00007D7E" w:rsidP="00770F70">
      <w:pPr>
        <w:pStyle w:val="Heading3"/>
      </w:pPr>
      <w:r>
        <w:t xml:space="preserve">Inclusion of non-replicated 2016 Poznan results </w:t>
      </w:r>
    </w:p>
    <w:p w:rsidR="00007D7E" w:rsidRDefault="00007D7E" w:rsidP="00770F70">
      <w:r>
        <w:t>(</w:t>
      </w:r>
      <w:proofErr w:type="gramStart"/>
      <w:r>
        <w:t>results</w:t>
      </w:r>
      <w:proofErr w:type="gramEnd"/>
      <w:r>
        <w:t xml:space="preserve"> which are contradicted by new dates on the same individuals are still omitted, as in </w:t>
      </w:r>
      <w:r w:rsidR="006B2339">
        <w:t>Appendix</w:t>
      </w:r>
      <w:r>
        <w:t xml:space="preserve"> 1)</w:t>
      </w:r>
    </w:p>
    <w:p w:rsidR="00007D7E" w:rsidRPr="00007D7E" w:rsidRDefault="00007D7E" w:rsidP="00007D7E">
      <w:pPr>
        <w:pStyle w:val="NoSpacing"/>
        <w:rPr>
          <w:sz w:val="18"/>
        </w:rPr>
      </w:pPr>
      <w:proofErr w:type="gramStart"/>
      <w:r w:rsidRPr="00007D7E">
        <w:rPr>
          <w:sz w:val="18"/>
        </w:rPr>
        <w:t>Plot()</w:t>
      </w:r>
      <w:proofErr w:type="gramEnd"/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{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</w:t>
      </w:r>
      <w:proofErr w:type="gramStart"/>
      <w:r w:rsidRPr="00007D7E">
        <w:rPr>
          <w:sz w:val="18"/>
        </w:rPr>
        <w:t>Sequence(</w:t>
      </w:r>
      <w:proofErr w:type="gramEnd"/>
      <w:r w:rsidRPr="00007D7E">
        <w:rPr>
          <w:sz w:val="18"/>
        </w:rPr>
        <w:t>"Niedertiefenbach")</w:t>
      </w:r>
    </w:p>
    <w:p w:rsidR="00007D7E" w:rsidRPr="00007D7E" w:rsidRDefault="00007D7E" w:rsidP="00007D7E">
      <w:pPr>
        <w:pStyle w:val="NoSpacing"/>
        <w:rPr>
          <w:sz w:val="18"/>
        </w:rPr>
      </w:pPr>
      <w:r>
        <w:t xml:space="preserve">  </w:t>
      </w:r>
      <w:r w:rsidRPr="00007D7E">
        <w:rPr>
          <w:sz w:val="18"/>
        </w:rPr>
        <w:t>{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</w:t>
      </w:r>
      <w:proofErr w:type="gramStart"/>
      <w:r w:rsidRPr="00007D7E">
        <w:rPr>
          <w:sz w:val="18"/>
        </w:rPr>
        <w:t>Boundary(</w:t>
      </w:r>
      <w:proofErr w:type="gramEnd"/>
      <w:r w:rsidRPr="00007D7E">
        <w:rPr>
          <w:sz w:val="18"/>
        </w:rPr>
        <w:t>"start burial"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</w:t>
      </w:r>
      <w:proofErr w:type="gramStart"/>
      <w:r w:rsidRPr="00007D7E">
        <w:rPr>
          <w:sz w:val="18"/>
        </w:rPr>
        <w:t>Phase(</w:t>
      </w:r>
      <w:proofErr w:type="gramEnd"/>
      <w:r w:rsidRPr="00007D7E">
        <w:rPr>
          <w:sz w:val="18"/>
        </w:rPr>
        <w:t>"all burials")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{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</w:t>
      </w:r>
      <w:proofErr w:type="gramStart"/>
      <w:r w:rsidRPr="00007D7E">
        <w:rPr>
          <w:sz w:val="18"/>
        </w:rPr>
        <w:t>Phase(</w:t>
      </w:r>
      <w:proofErr w:type="gramEnd"/>
      <w:r w:rsidRPr="00007D7E">
        <w:rPr>
          <w:sz w:val="18"/>
        </w:rPr>
        <w:t>"no layer")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{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13", R_Date("KH150613 KIA-53045", 4499, 26)+N(25,7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16", R_Date("KH150616 KIA-52274", 4492, 24)+N(20,4));</w:t>
      </w:r>
    </w:p>
    <w:p w:rsidR="00007D7E" w:rsidRPr="00007D7E" w:rsidRDefault="00007D7E" w:rsidP="001B28DF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17", R_Date("KH150617 GrM-14441", 4523, 18)+N(25,7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24", R_Date("KH150624 KIA-53115", 4514, 25)+N(25,7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28", R_Date("KH150628 KIA-53049", 4448, 26)+N(25,7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29", R_Date("KH150629 GrM-14807", 4505, 20)+N(30,3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30", R_Date("KH150630 KIA-53050", 4564, 25)+N(10,5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31", R_Date("KH150631 GrM-14453", 4487, 19)+N(25,5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33", R_Date("KH150633 KIA-52279", 4486, 29)+N(</w:t>
      </w:r>
      <w:r w:rsidR="00F45244">
        <w:rPr>
          <w:sz w:val="18"/>
        </w:rPr>
        <w:t>25,7</w:t>
      </w:r>
      <w:r w:rsidRPr="00007D7E">
        <w:rPr>
          <w:sz w:val="18"/>
        </w:rPr>
        <w:t>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34", R_Date("KH150634 KIA-53051", 4507, 25)+N(25,7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36", R_Date("KH150636 KIA-53052", 4493, 26)+N(25,7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39", R_Date("KH150639 GrM-14455", 4470, 20)+N(20,4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40", R_Date("KH150640 KIA-53053", 4461, 25)+N(25,7))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};</w:t>
      </w:r>
    </w:p>
    <w:p w:rsidR="00007D7E" w:rsidRPr="00007D7E" w:rsidRDefault="00007D7E" w:rsidP="00007D7E">
      <w:pPr>
        <w:pStyle w:val="NoSpacing"/>
        <w:rPr>
          <w:sz w:val="18"/>
        </w:rPr>
      </w:pPr>
      <w:r w:rsidRPr="00007D7E">
        <w:rPr>
          <w:sz w:val="18"/>
        </w:rPr>
        <w:t xml:space="preserve">    </w:t>
      </w:r>
      <w:proofErr w:type="gramStart"/>
      <w:r w:rsidRPr="00007D7E">
        <w:rPr>
          <w:sz w:val="18"/>
        </w:rPr>
        <w:t>Page(</w:t>
      </w:r>
      <w:proofErr w:type="gramEnd"/>
      <w:r w:rsidRPr="00007D7E">
        <w:rPr>
          <w:sz w:val="18"/>
        </w:rPr>
        <w:t xml:space="preserve"> );</w:t>
      </w:r>
    </w:p>
    <w:p w:rsidR="00007D7E" w:rsidRDefault="00007D7E" w:rsidP="00007D7E">
      <w:pPr>
        <w:pStyle w:val="NoSpacing"/>
      </w:pPr>
      <w:r w:rsidRPr="00007D7E">
        <w:rPr>
          <w:sz w:val="18"/>
        </w:rPr>
        <w:t xml:space="preserve">    </w:t>
      </w:r>
      <w:proofErr w:type="gramStart"/>
      <w:r w:rsidRPr="00007D7E">
        <w:rPr>
          <w:sz w:val="18"/>
        </w:rPr>
        <w:t>Sequence(</w:t>
      </w:r>
      <w:proofErr w:type="gramEnd"/>
      <w:r w:rsidRPr="00007D7E">
        <w:rPr>
          <w:sz w:val="18"/>
        </w:rPr>
        <w:t>"stratified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 xml:space="preserve">"below </w:t>
      </w:r>
      <w:r w:rsidR="00073B1A">
        <w:rPr>
          <w:sz w:val="18"/>
        </w:rPr>
        <w:t>rubble layer</w:t>
      </w:r>
      <w:r w:rsidRPr="00154618">
        <w:rPr>
          <w:sz w:val="18"/>
        </w:rPr>
        <w:t>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15", R_Date("KH150615 KIA-53046", 4462, 24)+N(0,1));</w:t>
      </w:r>
    </w:p>
    <w:p w:rsidR="001B28DF" w:rsidRPr="00007D7E" w:rsidRDefault="00007D7E" w:rsidP="001B28DF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20", R_Date("KH150620 KIA-53047", 4491, 25)+N(0,1));</w:t>
      </w:r>
      <w:r w:rsidR="001B28DF" w:rsidRPr="001B28DF">
        <w:rPr>
          <w:sz w:val="18"/>
        </w:rPr>
        <w:t xml:space="preserve"> </w:t>
      </w:r>
    </w:p>
    <w:p w:rsidR="001B28DF" w:rsidRPr="00007D7E" w:rsidRDefault="001B28DF" w:rsidP="001B28DF">
      <w:pPr>
        <w:pStyle w:val="NoSpacing"/>
        <w:rPr>
          <w:sz w:val="18"/>
        </w:rPr>
      </w:pPr>
      <w:r>
        <w:rPr>
          <w:sz w:val="18"/>
        </w:rPr>
        <w:t xml:space="preserve">  </w:t>
      </w:r>
      <w:r w:rsidRPr="00007D7E">
        <w:rPr>
          <w:sz w:val="18"/>
        </w:rPr>
        <w:t xml:space="preserve">     </w:t>
      </w:r>
      <w:proofErr w:type="gramStart"/>
      <w:r w:rsidRPr="00007D7E">
        <w:rPr>
          <w:sz w:val="18"/>
        </w:rPr>
        <w:t>Date(</w:t>
      </w:r>
      <w:proofErr w:type="gramEnd"/>
      <w:r w:rsidRPr="00007D7E">
        <w:rPr>
          <w:sz w:val="18"/>
        </w:rPr>
        <w:t>"death of KH150622", R_Date("KH150622 KIA-53048", 4417, 19)+N(1,1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23", R_Date("KH150623 GrM-14444", 4497, 18)+N(2,2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80045", R_Date("KH180045 KIA-52750", 4435, 25)+N(</w:t>
      </w:r>
      <w:r w:rsidR="00F45244">
        <w:rPr>
          <w:sz w:val="18"/>
        </w:rPr>
        <w:t>5,2</w:t>
      </w:r>
      <w:r w:rsidRPr="00154618">
        <w:rPr>
          <w:sz w:val="18"/>
        </w:rPr>
        <w:t>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80044", R_Date("KH180044 KIA-52751", 4459, 24)+N(2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142", R_Date("142 Poz-62870", 4410, 35)+N(15,5));</w:t>
      </w:r>
      <w:r w:rsidR="00F339E6" w:rsidRPr="00F339E6">
        <w:rPr>
          <w:sz w:val="18"/>
        </w:rPr>
        <w:t xml:space="preserve"> </w:t>
      </w:r>
      <w:r w:rsidR="00F339E6">
        <w:rPr>
          <w:sz w:val="18"/>
        </w:rPr>
        <w:t>//omitted from preferred model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133", R_Date("133 Poz-67544", 4500, 35)+N(15,5));</w:t>
      </w:r>
      <w:r w:rsidR="00F339E6" w:rsidRPr="00F339E6">
        <w:rPr>
          <w:sz w:val="18"/>
        </w:rPr>
        <w:t xml:space="preserve"> </w:t>
      </w:r>
      <w:r w:rsidR="00F339E6">
        <w:rPr>
          <w:sz w:val="18"/>
        </w:rPr>
        <w:t>//omitted from preferred model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136", R_Date("136 Poz-67545", 4465, 35)+N(15,5));</w:t>
      </w:r>
      <w:r w:rsidR="00F339E6" w:rsidRPr="00F339E6">
        <w:rPr>
          <w:sz w:val="18"/>
        </w:rPr>
        <w:t xml:space="preserve"> </w:t>
      </w:r>
      <w:r w:rsidR="00F339E6">
        <w:rPr>
          <w:sz w:val="18"/>
        </w:rPr>
        <w:t>//omitted from preferred model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35", R_Date("KH150635 KIA-52280", 4425, 28)+N(2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197", R_Date("KH150197 Poz-65303", 4465, 35)+N(15,5));</w:t>
      </w:r>
      <w:r w:rsidR="00F339E6" w:rsidRPr="00F339E6">
        <w:rPr>
          <w:sz w:val="18"/>
        </w:rPr>
        <w:t xml:space="preserve"> </w:t>
      </w:r>
      <w:r w:rsidR="00F339E6">
        <w:rPr>
          <w:sz w:val="18"/>
        </w:rPr>
        <w:t>//omitted from preferred model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288", R_Date("KH150288 weighted mean", 4514, 22)+N(1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37", R_Date("KH150637 KIA-52281", 4432, 28)+N(2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289", R_Date("KH150289 weighted mean", 4495, 20)+N(20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117", R_Date("117 weighted mean", 4474, 20)+N(20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103", R_Date("103 Poz-62871", 4415, 40)+N(15,5));</w:t>
      </w:r>
      <w:r w:rsidR="00F339E6">
        <w:rPr>
          <w:sz w:val="18"/>
        </w:rPr>
        <w:t>//omitted from preferred model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98", R_Date("98 Poz-62872", 4465, 30)+N(15,5));</w:t>
      </w:r>
      <w:r w:rsidR="00F339E6" w:rsidRPr="00F339E6">
        <w:rPr>
          <w:sz w:val="18"/>
        </w:rPr>
        <w:t xml:space="preserve"> </w:t>
      </w:r>
      <w:r w:rsidR="00F339E6">
        <w:rPr>
          <w:sz w:val="18"/>
        </w:rPr>
        <w:t>//omitted from preferred model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</w:t>
      </w:r>
      <w:proofErr w:type="gramStart"/>
      <w:r w:rsidRPr="00154618">
        <w:rPr>
          <w:sz w:val="18"/>
        </w:rPr>
        <w:t>Boundary(</w:t>
      </w:r>
      <w:proofErr w:type="gramEnd"/>
      <w:r w:rsidRPr="00154618">
        <w:rPr>
          <w:sz w:val="18"/>
        </w:rPr>
        <w:t>"</w:t>
      </w:r>
      <w:r w:rsidR="00073B1A">
        <w:rPr>
          <w:sz w:val="18"/>
        </w:rPr>
        <w:t>rubble layer</w:t>
      </w:r>
      <w:r w:rsidRPr="00154618">
        <w:rPr>
          <w:sz w:val="18"/>
        </w:rPr>
        <w:t>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 xml:space="preserve">"above </w:t>
      </w:r>
      <w:r w:rsidR="00073B1A">
        <w:rPr>
          <w:sz w:val="18"/>
        </w:rPr>
        <w:t>rubble layer</w:t>
      </w:r>
      <w:r w:rsidRPr="00154618">
        <w:rPr>
          <w:sz w:val="18"/>
        </w:rPr>
        <w:t>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25", R_Date("KH150625 KIA-52277", 4497, 27)+N(5,2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26", R_Date("KH150626 GrM-14451", 4540, 20)+N(25,5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27", R_Date("KH150627 KIA-52278", 4462, 27)+N(2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41", R_Date("KH150641 KIA-52282", 4473, 28)+N(2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56", R_Date("56 KIA-52755", 4446, 25)+N(1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lastRenderedPageBreak/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82", R_Date("82 KIA-52754", 4505, 25)+N(1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90", R_Date("KH150206 KIA-52753", 4509, 25)+N(1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77", R_Date("77 Poz-62873", 4400, 35)+N(15,5));</w:t>
      </w:r>
      <w:r w:rsidR="00F339E6" w:rsidRPr="00F339E6">
        <w:rPr>
          <w:sz w:val="18"/>
        </w:rPr>
        <w:t xml:space="preserve"> </w:t>
      </w:r>
      <w:r w:rsidR="00F339E6">
        <w:rPr>
          <w:sz w:val="18"/>
        </w:rPr>
        <w:t>//omitted from preferred model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67", R_Date("67 Poz-62874", 4400, 35)+N(15,5));</w:t>
      </w:r>
      <w:r w:rsidR="00F339E6" w:rsidRPr="00F339E6">
        <w:rPr>
          <w:sz w:val="18"/>
        </w:rPr>
        <w:t xml:space="preserve"> </w:t>
      </w:r>
      <w:r w:rsidR="00F339E6">
        <w:rPr>
          <w:sz w:val="18"/>
        </w:rPr>
        <w:t>//omitted from preferred model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422", R_Date("KH150422 KIA-52272", 4538, 24)+N(25,</w:t>
      </w:r>
      <w:r w:rsidR="00F45244">
        <w:rPr>
          <w:sz w:val="18"/>
        </w:rPr>
        <w:t>7</w:t>
      </w:r>
      <w:r w:rsidRPr="00154618">
        <w:rPr>
          <w:sz w:val="18"/>
        </w:rPr>
        <w:t>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287", R_Date("KH150287 KIA-52268", 4499, 25)+N(1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203", R_Date("KH150203 weighted mean", 4489, 20)+N(1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18", R_Date("KH150618 KIA-52275", 4468, 25)+N(20,4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19", R_Date("KH150619 KIA-52276", 4455, 24)+N(20,4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21", R_Date("KH150621 GrM-14442", 4514, 18)+N(25,5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28", R_Date("28 Poz-65258",4305,35)+N(15,7));</w:t>
      </w:r>
      <w:r w:rsidR="00F339E6" w:rsidRPr="00F339E6">
        <w:rPr>
          <w:sz w:val="18"/>
        </w:rPr>
        <w:t xml:space="preserve"> </w:t>
      </w:r>
      <w:r w:rsidR="00F339E6">
        <w:rPr>
          <w:sz w:val="18"/>
        </w:rPr>
        <w:t>//omitted from preferred model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10", R_Date("KH150610 KIA-52273", 4532, 25)+N(2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11", R_Date("KH150611 KIA-53044", 4518, 25)+N(5,3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KH150612", R_Date("KH150612 GrM-14414", 4478, 18)+N(25,7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death of 2", R_Date("2 Poz-62869", 4470, 30)+N(15,5));</w:t>
      </w:r>
      <w:r w:rsidR="00F339E6" w:rsidRPr="00F339E6">
        <w:rPr>
          <w:sz w:val="18"/>
        </w:rPr>
        <w:t xml:space="preserve"> </w:t>
      </w:r>
      <w:r w:rsidR="00F339E6">
        <w:rPr>
          <w:sz w:val="18"/>
        </w:rPr>
        <w:t>//omitted from preferred model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burial duration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Boundary(</w:t>
      </w:r>
      <w:proofErr w:type="gramEnd"/>
      <w:r w:rsidRPr="00154618">
        <w:rPr>
          <w:sz w:val="18"/>
        </w:rPr>
        <w:t>"end burial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</w:t>
      </w:r>
      <w:proofErr w:type="gramStart"/>
      <w:r w:rsidRPr="00154618">
        <w:rPr>
          <w:sz w:val="18"/>
        </w:rPr>
        <w:t>Page(</w:t>
      </w:r>
      <w:proofErr w:type="gramEnd"/>
      <w:r w:rsidRPr="00154618">
        <w:rPr>
          <w:sz w:val="18"/>
        </w:rPr>
        <w:t xml:space="preserve"> 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birth of KH180045", Date("=death of KH180045")-N(</w:t>
      </w:r>
      <w:r w:rsidR="00473543">
        <w:rPr>
          <w:sz w:val="18"/>
        </w:rPr>
        <w:t>25,3</w:t>
      </w:r>
      <w:r w:rsidRPr="00154618">
        <w:rPr>
          <w:sz w:val="18"/>
        </w:rPr>
        <w:t>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</w:t>
      </w:r>
      <w:proofErr w:type="gramStart"/>
      <w:r w:rsidRPr="00154618">
        <w:rPr>
          <w:sz w:val="18"/>
        </w:rPr>
        <w:t>Difference(</w:t>
      </w:r>
      <w:proofErr w:type="gramEnd"/>
      <w:r w:rsidRPr="00154618">
        <w:rPr>
          <w:sz w:val="18"/>
        </w:rPr>
        <w:t>"burial", "start burial", "end burial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</w:t>
      </w:r>
      <w:proofErr w:type="gramStart"/>
      <w:r w:rsidRPr="00154618">
        <w:rPr>
          <w:sz w:val="18"/>
        </w:rPr>
        <w:t>Page(</w:t>
      </w:r>
      <w:proofErr w:type="gramEnd"/>
      <w:r w:rsidRPr="00154618">
        <w:rPr>
          <w:sz w:val="18"/>
        </w:rPr>
        <w:t xml:space="preserve"> 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</w:t>
      </w:r>
      <w:proofErr w:type="spellStart"/>
      <w:r w:rsidRPr="00154618">
        <w:rPr>
          <w:sz w:val="18"/>
        </w:rPr>
        <w:t>lcMLkin</w:t>
      </w:r>
      <w:proofErr w:type="spellEnd"/>
      <w:r w:rsidRPr="00154618">
        <w:rPr>
          <w:sz w:val="18"/>
        </w:rPr>
        <w:t xml:space="preserve"> kinship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KH150620, KH150622 and KH150623 must be full siblings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20 KIA-53047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22 KIA-53048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23 GrM-14444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20, KH150622 and KH150623", U(0,15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4th degree between KH150630 and KH150641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30 KIA-53050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41 KIA-52282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30 and KH150641", U(0,100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5th degree between KH150630 and KH180045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30 KIA-53050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birth of KH180045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30 and KH180045", U(0,120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5th degree between KH150629 and KH180045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29 GrM-14807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birth of KH180045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29 and KH180045", U(0,120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3rnd degree between KH150640 and KH180045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40 KIA-53053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birth of KH180045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40 and KH180045", U(0,80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5th degree between KH150640 and KH180044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40 KIA-53053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80044 KIA-52751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40 and KH180044", U(0,120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lastRenderedPageBreak/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5th degree between KH150610 and KH180044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10 KIA-52273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80044 KIA-52751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10 and KH180044", U(0,120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5th degree between KH150612 and KH180044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12 GrM-14414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80044 KIA-52751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12 and KH180044", U(0,120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5th degree between KH150637 and KH180044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37 KIA-52281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80044 KIA-52751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37 and KH180044", U(0,120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5th degree between KH150637 and KH150627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37 KIA-52281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27 KIA-52278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37 and KH150627", U(0,120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5th degree between KH150612 and KH150627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12 GrM-14414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27 KIA-52278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12 and KH150627", U(0,120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</w:t>
      </w:r>
      <w:proofErr w:type="gramStart"/>
      <w:r w:rsidRPr="00154618">
        <w:rPr>
          <w:sz w:val="18"/>
        </w:rPr>
        <w:t>Phase(</w:t>
      </w:r>
      <w:proofErr w:type="gramEnd"/>
      <w:r w:rsidRPr="00154618">
        <w:rPr>
          <w:sz w:val="18"/>
        </w:rPr>
        <w:t>"5th degree between KH150619 and KH150627")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{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19 KIA-52276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Date(</w:t>
      </w:r>
      <w:proofErr w:type="gramEnd"/>
      <w:r w:rsidRPr="00154618">
        <w:rPr>
          <w:sz w:val="18"/>
        </w:rPr>
        <w:t>"=KH150627 KIA-52278"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 </w:t>
      </w:r>
      <w:proofErr w:type="gramStart"/>
      <w:r w:rsidRPr="00154618">
        <w:rPr>
          <w:sz w:val="18"/>
        </w:rPr>
        <w:t>Span(</w:t>
      </w:r>
      <w:proofErr w:type="gramEnd"/>
      <w:r w:rsidRPr="00154618">
        <w:rPr>
          <w:sz w:val="18"/>
        </w:rPr>
        <w:t>"difference between KH150619 and KH150627", U(0,120))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 };</w:t>
      </w:r>
    </w:p>
    <w:p w:rsidR="00007D7E" w:rsidRPr="00154618" w:rsidRDefault="00007D7E" w:rsidP="00154618">
      <w:pPr>
        <w:pStyle w:val="NoSpacing"/>
        <w:rPr>
          <w:sz w:val="18"/>
        </w:rPr>
      </w:pPr>
      <w:r w:rsidRPr="00154618">
        <w:rPr>
          <w:sz w:val="18"/>
        </w:rPr>
        <w:t xml:space="preserve"> };</w:t>
      </w:r>
    </w:p>
    <w:p w:rsidR="00770F70" w:rsidRPr="00770F70" w:rsidRDefault="007A690A" w:rsidP="00770F70">
      <w:pPr>
        <w:pStyle w:val="Heading3"/>
        <w:rPr>
          <w:color w:val="365F91" w:themeColor="accent1" w:themeShade="BF"/>
          <w:sz w:val="28"/>
          <w:szCs w:val="28"/>
        </w:rPr>
      </w:pPr>
      <w:r>
        <w:t xml:space="preserve">Impact of small undetected dietary reservoir effects </w:t>
      </w:r>
    </w:p>
    <w:p w:rsidR="007A690A" w:rsidRPr="00F339E6" w:rsidRDefault="00F339E6" w:rsidP="00F339E6">
      <w:pPr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</w:pPr>
      <w:r>
        <w:t>This model adds a randomi</w:t>
      </w:r>
      <w:r w:rsidR="00F227B3">
        <w:t>z</w:t>
      </w:r>
      <w:r>
        <w:t xml:space="preserve">ed individual reservoir-effect correction to each </w:t>
      </w:r>
      <w:r w:rsidRPr="00D34D7D">
        <w:rPr>
          <w:vertAlign w:val="superscript"/>
        </w:rPr>
        <w:t>14</w:t>
      </w:r>
      <w:r w:rsidRPr="00D34D7D">
        <w:t>C</w:t>
      </w:r>
      <w:r>
        <w:t xml:space="preserve"> age, </w:t>
      </w:r>
      <w:r w:rsidR="00BE68EF">
        <w:t xml:space="preserve">of between 0 and </w:t>
      </w:r>
      <w:r w:rsidR="00F227B3">
        <w:t>‘a’</w:t>
      </w:r>
      <w:r w:rsidR="00BE68EF">
        <w:t xml:space="preserve"> </w:t>
      </w:r>
      <w:r w:rsidR="00BE68EF" w:rsidRPr="00D34D7D">
        <w:rPr>
          <w:vertAlign w:val="superscript"/>
        </w:rPr>
        <w:t>14</w:t>
      </w:r>
      <w:r w:rsidR="00BE68EF" w:rsidRPr="00D34D7D">
        <w:t>C</w:t>
      </w:r>
      <w:r w:rsidR="00BE68EF">
        <w:t xml:space="preserve"> years, where the value of </w:t>
      </w:r>
      <w:r w:rsidR="00F227B3">
        <w:t>‘</w:t>
      </w:r>
      <w:r w:rsidR="00BE68EF">
        <w:t>a</w:t>
      </w:r>
      <w:r w:rsidR="00F227B3">
        <w:t>’</w:t>
      </w:r>
      <w:r w:rsidR="00BE68EF">
        <w:t xml:space="preserve"> is set by the user.</w:t>
      </w:r>
    </w:p>
    <w:p w:rsidR="00A371F9" w:rsidRPr="00A371F9" w:rsidRDefault="00A371F9" w:rsidP="00A371F9">
      <w:pPr>
        <w:pStyle w:val="NoSpacing"/>
        <w:rPr>
          <w:sz w:val="18"/>
        </w:rPr>
      </w:pPr>
      <w:proofErr w:type="gramStart"/>
      <w:r w:rsidRPr="00A371F9">
        <w:rPr>
          <w:sz w:val="18"/>
        </w:rPr>
        <w:t>Plot()</w:t>
      </w:r>
      <w:proofErr w:type="gramEnd"/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</w:t>
      </w:r>
      <w:proofErr w:type="spellStart"/>
      <w:proofErr w:type="gramStart"/>
      <w:r w:rsidRPr="00A371F9">
        <w:rPr>
          <w:sz w:val="18"/>
        </w:rPr>
        <w:t>va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a);</w:t>
      </w:r>
      <w:r w:rsidR="00A5183D">
        <w:rPr>
          <w:sz w:val="18"/>
        </w:rPr>
        <w:t xml:space="preserve"> </w:t>
      </w:r>
      <w:r w:rsidRPr="00A371F9">
        <w:rPr>
          <w:sz w:val="18"/>
        </w:rPr>
        <w:t xml:space="preserve">  a=40;</w:t>
      </w:r>
      <w:r w:rsidR="00A5183D">
        <w:rPr>
          <w:sz w:val="18"/>
        </w:rPr>
        <w:t xml:space="preserve"> </w:t>
      </w:r>
      <w:r w:rsidRPr="00A371F9">
        <w:rPr>
          <w:sz w:val="18"/>
        </w:rPr>
        <w:t>//maximum dietary reservoir effect permitted</w:t>
      </w:r>
      <w:r w:rsidR="00A5183D">
        <w:rPr>
          <w:sz w:val="18"/>
        </w:rPr>
        <w:t>, defined by user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</w:t>
      </w:r>
      <w:proofErr w:type="spellStart"/>
      <w:proofErr w:type="gramStart"/>
      <w:r w:rsidRPr="00A371F9">
        <w:rPr>
          <w:sz w:val="18"/>
        </w:rPr>
        <w:t>va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b);</w:t>
      </w:r>
      <w:r w:rsidR="00A5183D">
        <w:rPr>
          <w:sz w:val="18"/>
        </w:rPr>
        <w:t xml:space="preserve"> </w:t>
      </w:r>
      <w:r w:rsidRPr="00A371F9">
        <w:rPr>
          <w:sz w:val="18"/>
        </w:rPr>
        <w:t xml:space="preserve">  b=10;</w:t>
      </w:r>
      <w:r w:rsidR="00A5183D">
        <w:rPr>
          <w:sz w:val="18"/>
        </w:rPr>
        <w:t xml:space="preserve"> </w:t>
      </w:r>
      <w:r w:rsidRPr="00A371F9">
        <w:rPr>
          <w:sz w:val="18"/>
        </w:rPr>
        <w:t>//uncertainty in DRE correction</w:t>
      </w:r>
      <w:r w:rsidR="00A5183D">
        <w:rPr>
          <w:sz w:val="18"/>
        </w:rPr>
        <w:t>, defined by user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</w:t>
      </w:r>
      <w:proofErr w:type="gramStart"/>
      <w:r w:rsidRPr="00A371F9">
        <w:rPr>
          <w:sz w:val="18"/>
        </w:rPr>
        <w:t>Sequence(</w:t>
      </w:r>
      <w:proofErr w:type="gramEnd"/>
      <w:r w:rsidRPr="00A371F9">
        <w:rPr>
          <w:sz w:val="18"/>
        </w:rPr>
        <w:t>"Niedertiefenbach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Boundary(</w:t>
      </w:r>
      <w:proofErr w:type="gramEnd"/>
      <w:r w:rsidRPr="00A371F9">
        <w:rPr>
          <w:sz w:val="18"/>
        </w:rPr>
        <w:t>"start burial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all burials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no layer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13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13", R_Date("KH150613 KIA-53045", 4499, 26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16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16", R_Date("KH150616 KIA-52274", 4492, 24)+N(20,4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17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17", R_Date("KH150617 GrM-14441", 4523, 18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24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24", R_Date("KH150624 KIA-53115", 4514, 25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lastRenderedPageBreak/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28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28", R_Date("KH150628 KIA-53049", 4448, 26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29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29", R_Date("KH150629 GrM-14807", 4505, 20)+N(30,3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30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30", R_Date("KH150630 KIA-53050", 4564, 25)+N(10,5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31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31", R_Date("KH150631 GrM-14453", 4487, 19)+N(25,5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33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33", R_Date("KH150633 KIA-52279", 4486, 29)+N(</w:t>
      </w:r>
      <w:r w:rsidR="00F45244">
        <w:rPr>
          <w:sz w:val="18"/>
        </w:rPr>
        <w:t>25,7</w:t>
      </w:r>
      <w:r w:rsidRPr="00A371F9">
        <w:rPr>
          <w:sz w:val="18"/>
        </w:rPr>
        <w:t>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34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34", R_Date("KH150634 KIA-53051", 4507, 25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36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36", R_Date("KH150636 KIA-53052", 4493, 26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39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39", R_Date("KH150639 GrM-14455", 4470, 20)+N(20,4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40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40", R_Date("KH150640 KIA-53053", 4461, 25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Page(</w:t>
      </w:r>
      <w:proofErr w:type="gramEnd"/>
      <w:r w:rsidRPr="00A371F9">
        <w:rPr>
          <w:sz w:val="18"/>
        </w:rPr>
        <w:t xml:space="preserve"> 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equence(</w:t>
      </w:r>
      <w:proofErr w:type="gramEnd"/>
      <w:r w:rsidRPr="00A371F9">
        <w:rPr>
          <w:sz w:val="18"/>
        </w:rPr>
        <w:t>"stratified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 xml:space="preserve">"below </w:t>
      </w:r>
      <w:r w:rsidR="00073B1A">
        <w:rPr>
          <w:sz w:val="18"/>
        </w:rPr>
        <w:t>rubble layer</w:t>
      </w:r>
      <w:r w:rsidRPr="00A371F9">
        <w:rPr>
          <w:sz w:val="18"/>
        </w:rPr>
        <w:t>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15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15", R_Date("KH150615 KIA-53046", 4462, 24)+N(0,1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20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20", R_Date("KH150620 KIA-53047", 4491, 25)+N(0,1));</w:t>
      </w:r>
    </w:p>
    <w:p w:rsidR="001B28DF" w:rsidRPr="00A371F9" w:rsidRDefault="001B28DF" w:rsidP="001B28DF">
      <w:pPr>
        <w:pStyle w:val="NoSpacing"/>
        <w:rPr>
          <w:sz w:val="18"/>
        </w:rPr>
      </w:pPr>
      <w:r w:rsidRPr="00A371F9">
        <w:rPr>
          <w:sz w:val="18"/>
        </w:rPr>
        <w:t xml:space="preserve">  </w:t>
      </w:r>
      <w:r>
        <w:rPr>
          <w:sz w:val="18"/>
        </w:rPr>
        <w:t xml:space="preserve">  </w:t>
      </w:r>
      <w:r w:rsidRPr="00A371F9">
        <w:rPr>
          <w:sz w:val="18"/>
        </w:rPr>
        <w:t xml:space="preserve">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22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1B28DF" w:rsidRPr="00A371F9" w:rsidRDefault="001B28DF" w:rsidP="001B28DF">
      <w:pPr>
        <w:pStyle w:val="NoSpacing"/>
        <w:rPr>
          <w:sz w:val="18"/>
        </w:rPr>
      </w:pPr>
      <w:r>
        <w:rPr>
          <w:sz w:val="18"/>
        </w:rPr>
        <w:t xml:space="preserve">  </w:t>
      </w: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22", R_Date("KH150622 KIA-53048", 4417, 19)+N(1,1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23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23", R_Date("KH150623 GrM-14444", 4497, 18)+N(2,2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80045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80045", R_Date("KH180045 KIA-52750", 4435, 25)+N(</w:t>
      </w:r>
      <w:r w:rsidR="00F45244">
        <w:rPr>
          <w:sz w:val="18"/>
        </w:rPr>
        <w:t>5,2</w:t>
      </w:r>
      <w:r w:rsidRPr="00A371F9">
        <w:rPr>
          <w:sz w:val="18"/>
        </w:rPr>
        <w:t>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80044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80044", R_Date("KH180044 KIA-52751", 4459, 24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35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35", R_Date("KH150635 KIA-52280", 4425, 28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288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288", R_Date("KH150288 weighted mean", 4514, 22)+N(1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37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37", R_Date("KH150637 KIA-52281", 4432, 28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289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289", R_Date("KH150289 weighted mean", 4495, 20)+N(20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117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117", R_Date("117 weighted mean", 4474, 20)+N(20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Boundary(</w:t>
      </w:r>
      <w:proofErr w:type="gramEnd"/>
      <w:r w:rsidRPr="00A371F9">
        <w:rPr>
          <w:sz w:val="18"/>
        </w:rPr>
        <w:t>"</w:t>
      </w:r>
      <w:r w:rsidR="00073B1A">
        <w:rPr>
          <w:sz w:val="18"/>
        </w:rPr>
        <w:t>rubble layer</w:t>
      </w:r>
      <w:r w:rsidRPr="00A371F9">
        <w:rPr>
          <w:sz w:val="18"/>
        </w:rPr>
        <w:t>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 xml:space="preserve">"above </w:t>
      </w:r>
      <w:r w:rsidR="00073B1A">
        <w:rPr>
          <w:sz w:val="18"/>
        </w:rPr>
        <w:t>rubble layer</w:t>
      </w:r>
      <w:r w:rsidRPr="00A371F9">
        <w:rPr>
          <w:sz w:val="18"/>
        </w:rPr>
        <w:t>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25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25", R_Date("KH150625 KIA-52277", 4497, 27)+N(5,2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26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26", R_Date("KH150626 GrM-14451", 4540, 20)+N(25,5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27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27", R_Date("KH150627 KIA-52278", 4462, 27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41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41", R_Date("KH150641 KIA-52282", 4473, 28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56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56", R_Date("56 KIA-52755", 4446, 25)+N(1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82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82", R_Date("82 KIA-52754", 4505, 25)+N(1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90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lastRenderedPageBreak/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90", R_Date("KH150206 KIA-52753", 4509, 25)+N(1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422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422", R_Date("KH150</w:t>
      </w:r>
      <w:r w:rsidR="00F45244">
        <w:rPr>
          <w:sz w:val="18"/>
        </w:rPr>
        <w:t>422 KIA-52272", 4538, 24)+N(25,7</w:t>
      </w:r>
      <w:r w:rsidRPr="00A371F9">
        <w:rPr>
          <w:sz w:val="18"/>
        </w:rPr>
        <w:t>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287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287", R_Date("KH150287 KIA-52268", 4499, 25)+N(1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203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203", R_Date("KH150203 weighted mean", 4489, 20)+N(1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18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18", R_Date("KH150618 KIA-52275", 4468, 25)+N(20,4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19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19", R_Date("KH150619 KIA-52276", 4455, 24)+N(20,4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21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21", R_Date("KH150621 GrM-14442", 4514, 18)+N(25,5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10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10", R_Date("KH150610 KIA-52273", 4532, 25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11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11", R_Date("KH150611 KIA-53044", 4518, 25)+N(5,3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spellStart"/>
      <w:r w:rsidRPr="00A371F9">
        <w:rPr>
          <w:sz w:val="18"/>
        </w:rPr>
        <w:t>Delta_</w:t>
      </w:r>
      <w:proofErr w:type="gramStart"/>
      <w:r w:rsidRPr="00A371F9">
        <w:rPr>
          <w:sz w:val="18"/>
        </w:rPr>
        <w:t>R</w:t>
      </w:r>
      <w:proofErr w:type="spellEnd"/>
      <w:r w:rsidRPr="00A371F9">
        <w:rPr>
          <w:sz w:val="18"/>
        </w:rPr>
        <w:t>(</w:t>
      </w:r>
      <w:proofErr w:type="gramEnd"/>
      <w:r w:rsidRPr="00A371F9">
        <w:rPr>
          <w:sz w:val="18"/>
        </w:rPr>
        <w:t>"KH150612 DRE", rand()*</w:t>
      </w:r>
      <w:proofErr w:type="spellStart"/>
      <w:r w:rsidRPr="00A371F9">
        <w:rPr>
          <w:sz w:val="18"/>
        </w:rPr>
        <w:t>a,b</w:t>
      </w:r>
      <w:proofErr w:type="spellEnd"/>
      <w:r w:rsidRPr="00A371F9">
        <w:rPr>
          <w:sz w:val="18"/>
        </w:rPr>
        <w:t>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death of KH150612", R_Date("KH150612 GrM-14414", 4478, 18)+N(25,7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burial duration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Boundary(</w:t>
      </w:r>
      <w:proofErr w:type="gramEnd"/>
      <w:r w:rsidRPr="00A371F9">
        <w:rPr>
          <w:sz w:val="18"/>
        </w:rPr>
        <w:t>"end burial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</w:t>
      </w:r>
      <w:proofErr w:type="gramStart"/>
      <w:r w:rsidRPr="00A371F9">
        <w:rPr>
          <w:sz w:val="18"/>
        </w:rPr>
        <w:t>Page(</w:t>
      </w:r>
      <w:proofErr w:type="gramEnd"/>
      <w:r w:rsidRPr="00A371F9">
        <w:rPr>
          <w:sz w:val="18"/>
        </w:rPr>
        <w:t xml:space="preserve"> 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Date("birth of KH180045", Date("=death of KH180045")-N(</w:t>
      </w:r>
      <w:r w:rsidR="00473543">
        <w:rPr>
          <w:sz w:val="18"/>
        </w:rPr>
        <w:t>25,3</w:t>
      </w:r>
      <w:r w:rsidRPr="00A371F9">
        <w:rPr>
          <w:sz w:val="18"/>
        </w:rPr>
        <w:t>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</w:t>
      </w:r>
      <w:proofErr w:type="gramStart"/>
      <w:r w:rsidRPr="00A371F9">
        <w:rPr>
          <w:sz w:val="18"/>
        </w:rPr>
        <w:t>Page(</w:t>
      </w:r>
      <w:proofErr w:type="gramEnd"/>
      <w:r w:rsidRPr="00A371F9">
        <w:rPr>
          <w:sz w:val="18"/>
        </w:rPr>
        <w:t xml:space="preserve"> 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</w:t>
      </w:r>
      <w:proofErr w:type="spellStart"/>
      <w:r w:rsidRPr="00A371F9">
        <w:rPr>
          <w:sz w:val="18"/>
        </w:rPr>
        <w:t>lcMLkin</w:t>
      </w:r>
      <w:proofErr w:type="spellEnd"/>
      <w:r w:rsidRPr="00A371F9">
        <w:rPr>
          <w:sz w:val="18"/>
        </w:rPr>
        <w:t xml:space="preserve"> kinship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KH150620, KH150622 and KH150623 must be full siblings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20 KIA-53047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22 KIA-53048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23 GrM-14444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20, KH150622 and KH150623", U(0,15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4th degree between KH150630 and KH150641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30 KIA-53050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41 KIA-52282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30 and KH150641", U(0,100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5th degree between KH150630 and KH180045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30 KIA-53050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birth of KH180045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30 and KH180045", U(0,120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5th degree between KH150629 and KH180045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29 GrM-14807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birth of KH180045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29 and KH180045", U(0,120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75D55" w:rsidP="00A371F9">
      <w:pPr>
        <w:pStyle w:val="NoSpacing"/>
        <w:rPr>
          <w:sz w:val="18"/>
        </w:rPr>
      </w:pPr>
      <w:r>
        <w:rPr>
          <w:sz w:val="18"/>
        </w:rPr>
        <w:t xml:space="preserve">   </w:t>
      </w:r>
      <w:proofErr w:type="gramStart"/>
      <w:r>
        <w:rPr>
          <w:sz w:val="18"/>
        </w:rPr>
        <w:t>Phase(</w:t>
      </w:r>
      <w:proofErr w:type="gramEnd"/>
      <w:r>
        <w:rPr>
          <w:sz w:val="18"/>
        </w:rPr>
        <w:t>"3r</w:t>
      </w:r>
      <w:r w:rsidR="00A371F9" w:rsidRPr="00A371F9">
        <w:rPr>
          <w:sz w:val="18"/>
        </w:rPr>
        <w:t>d degree between KH150640 and KH180045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40 KIA-53053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birth of KH180045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40 and KH180045", U(0,80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5th degree between KH150640 and KH180044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lastRenderedPageBreak/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40 KIA-53053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80044 KIA-52751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40 and KH180044", U(0,120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5th degree between KH150610 and KH180044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10 KIA-52273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80044 KIA-52751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10 and KH180044", U(0,120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5th degree between KH150612 and KH180044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12 GrM-14414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80044 KIA-52751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12 and KH180044", U(0,120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5th degree between KH150637 and KH180044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37 KIA-52281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80044 KIA-52751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37 and KH180044", U(0,120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5th degree between KH150637 and KH150627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37 KIA-52281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27 KIA-52278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37 and KH150627", U(0,120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5th degree between KH150612 and KH150627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12 GrM-14414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27 KIA-52278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12 and KH150627", U(0,120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</w:t>
      </w:r>
      <w:proofErr w:type="gramStart"/>
      <w:r w:rsidRPr="00A371F9">
        <w:rPr>
          <w:sz w:val="18"/>
        </w:rPr>
        <w:t>Phase(</w:t>
      </w:r>
      <w:proofErr w:type="gramEnd"/>
      <w:r w:rsidRPr="00A371F9">
        <w:rPr>
          <w:sz w:val="18"/>
        </w:rPr>
        <w:t>"5th degree between KH150619 and KH150627")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{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19 KIA-52276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Date(</w:t>
      </w:r>
      <w:proofErr w:type="gramEnd"/>
      <w:r w:rsidRPr="00A371F9">
        <w:rPr>
          <w:sz w:val="18"/>
        </w:rPr>
        <w:t>"=KH150627 KIA-52278"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 </w:t>
      </w:r>
      <w:proofErr w:type="gramStart"/>
      <w:r w:rsidRPr="00A371F9">
        <w:rPr>
          <w:sz w:val="18"/>
        </w:rPr>
        <w:t>Span(</w:t>
      </w:r>
      <w:proofErr w:type="gramEnd"/>
      <w:r w:rsidRPr="00A371F9">
        <w:rPr>
          <w:sz w:val="18"/>
        </w:rPr>
        <w:t>"difference between KH150619 and KH150627", U(0,120))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 };</w:t>
      </w:r>
    </w:p>
    <w:p w:rsidR="00A371F9" w:rsidRPr="00A371F9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 };</w:t>
      </w:r>
    </w:p>
    <w:p w:rsidR="0010393B" w:rsidRDefault="00A371F9" w:rsidP="00A371F9">
      <w:pPr>
        <w:pStyle w:val="NoSpacing"/>
        <w:rPr>
          <w:sz w:val="18"/>
        </w:rPr>
      </w:pPr>
      <w:r w:rsidRPr="00A371F9">
        <w:rPr>
          <w:sz w:val="18"/>
        </w:rPr>
        <w:t xml:space="preserve"> };</w:t>
      </w:r>
    </w:p>
    <w:p w:rsidR="0010393B" w:rsidRPr="0010393B" w:rsidRDefault="0010393B" w:rsidP="00770F70">
      <w:pPr>
        <w:pStyle w:val="Heading3"/>
        <w:rPr>
          <w:color w:val="365F91" w:themeColor="accent1" w:themeShade="BF"/>
          <w:sz w:val="28"/>
          <w:szCs w:val="28"/>
        </w:rPr>
      </w:pPr>
      <w:r>
        <w:t>Simulation of preferred model</w:t>
      </w:r>
      <w:r w:rsidR="00E22C40">
        <w:t xml:space="preserve"> at different calendar dates</w:t>
      </w:r>
    </w:p>
    <w:p w:rsidR="00E22C40" w:rsidRDefault="0010393B" w:rsidP="00A75D55">
      <w:r>
        <w:t>Calendar dates of samples</w:t>
      </w:r>
      <w:r w:rsidR="00BE68EF">
        <w:t xml:space="preserve"> shown below</w:t>
      </w:r>
      <w:r>
        <w:t xml:space="preserve"> </w:t>
      </w:r>
      <w:r w:rsidR="00B84299">
        <w:t>(Table S1</w:t>
      </w:r>
      <w:r w:rsidR="005A44B2">
        <w:t xml:space="preserve">, </w:t>
      </w:r>
      <w:r w:rsidR="005A44B2" w:rsidRPr="005A44B2">
        <w:t>preferred model output simulation</w:t>
      </w:r>
      <w:r w:rsidR="00B84299">
        <w:t xml:space="preserve">) </w:t>
      </w:r>
      <w:r w:rsidR="00045CC8">
        <w:t xml:space="preserve">are </w:t>
      </w:r>
      <w:r>
        <w:t>based on randomly sampling the 1-sigma range of the posterior distribution of each date of death given by the preferred model</w:t>
      </w:r>
      <w:r w:rsidR="00A12ED6">
        <w:t>. S</w:t>
      </w:r>
      <w:r w:rsidR="005A44B2">
        <w:t xml:space="preserve">imply simulating a </w:t>
      </w:r>
      <w:r w:rsidR="005A44B2" w:rsidRPr="00D34D7D">
        <w:rPr>
          <w:vertAlign w:val="superscript"/>
        </w:rPr>
        <w:t>14</w:t>
      </w:r>
      <w:r w:rsidR="005A44B2" w:rsidRPr="00D34D7D">
        <w:t>C</w:t>
      </w:r>
      <w:r w:rsidR="005A44B2">
        <w:t xml:space="preserve"> age for the median posterior date of each sample would have generated too many burial dates towards the </w:t>
      </w:r>
      <w:proofErr w:type="spellStart"/>
      <w:r w:rsidR="005A44B2">
        <w:t>center</w:t>
      </w:r>
      <w:proofErr w:type="spellEnd"/>
      <w:r w:rsidR="005A44B2">
        <w:t xml:space="preserve"> of the overall date range, particularly for unstratified samples</w:t>
      </w:r>
      <w:r>
        <w:t xml:space="preserve">. </w:t>
      </w:r>
      <w:r w:rsidR="00E22C40">
        <w:t xml:space="preserve">This is intended to check the reproducibility of the model, after allowing for </w:t>
      </w:r>
      <w:r w:rsidR="003E692E">
        <w:t xml:space="preserve">potential </w:t>
      </w:r>
      <w:r w:rsidR="00E22C40">
        <w:t xml:space="preserve">stochastic variation in </w:t>
      </w:r>
      <w:r w:rsidR="00E22C40" w:rsidRPr="00D34D7D">
        <w:rPr>
          <w:vertAlign w:val="superscript"/>
        </w:rPr>
        <w:t>14</w:t>
      </w:r>
      <w:r w:rsidR="00E22C40" w:rsidRPr="00D34D7D">
        <w:t>C</w:t>
      </w:r>
      <w:r w:rsidR="00E22C40">
        <w:t xml:space="preserve"> ages, </w:t>
      </w:r>
      <w:r w:rsidR="003E692E">
        <w:t>i.e.</w:t>
      </w:r>
      <w:r w:rsidR="00E22C40">
        <w:t xml:space="preserve"> to test whether enough samples hav</w:t>
      </w:r>
      <w:r w:rsidR="003E692E">
        <w:t>e been dated for the model output to be robust</w:t>
      </w:r>
      <w:r w:rsidR="00A12ED6">
        <w:t xml:space="preserve">, given the typical </w:t>
      </w:r>
      <w:r w:rsidR="00A12ED6" w:rsidRPr="00D34D7D">
        <w:rPr>
          <w:vertAlign w:val="superscript"/>
        </w:rPr>
        <w:t>14</w:t>
      </w:r>
      <w:r w:rsidR="00A12ED6" w:rsidRPr="00D34D7D">
        <w:t>C</w:t>
      </w:r>
      <w:r w:rsidR="00A12ED6">
        <w:t xml:space="preserve"> measurement errors reported (here ±24) and the shape of the calibration curve around 3200 BC</w:t>
      </w:r>
      <w:r w:rsidR="003E692E">
        <w:t>.</w:t>
      </w:r>
    </w:p>
    <w:p w:rsidR="00E22C40" w:rsidRDefault="00E22C40" w:rsidP="00A75D55">
      <w:r>
        <w:t>In other versions of the simulation, t</w:t>
      </w:r>
      <w:r w:rsidR="00045CC8">
        <w:t>he same calendar dates were shifted 50 years earlier, and 50, 500 and 2000 years later</w:t>
      </w:r>
      <w:r>
        <w:t>,</w:t>
      </w:r>
      <w:r w:rsidR="00045CC8">
        <w:t xml:space="preserve"> in order to simulate the same model </w:t>
      </w:r>
      <w:r>
        <w:t>both elsewhere on the late 4</w:t>
      </w:r>
      <w:r w:rsidRPr="00E22C40">
        <w:rPr>
          <w:vertAlign w:val="superscript"/>
        </w:rPr>
        <w:t>th</w:t>
      </w:r>
      <w:r>
        <w:t xml:space="preserve"> millennium calibration plateau, and on apparently more </w:t>
      </w:r>
      <w:proofErr w:type="spellStart"/>
      <w:r>
        <w:t>favorable</w:t>
      </w:r>
      <w:proofErr w:type="spellEnd"/>
      <w:r>
        <w:t xml:space="preserve"> sections of the calibration curve. </w:t>
      </w:r>
    </w:p>
    <w:p w:rsidR="00B84299" w:rsidRDefault="00BE68EF">
      <w:r>
        <w:t xml:space="preserve">To simulate a longer chronology, </w:t>
      </w:r>
      <w:r w:rsidR="003F6B82">
        <w:t xml:space="preserve">the 1-sigma </w:t>
      </w:r>
      <w:r w:rsidR="00E22C40" w:rsidRPr="00E22C40">
        <w:t xml:space="preserve">range </w:t>
      </w:r>
      <w:r w:rsidR="003F6B82">
        <w:t xml:space="preserve">used to generate each randomized calendar date </w:t>
      </w:r>
      <w:r w:rsidR="001D0FCB">
        <w:t xml:space="preserve">was shifted away from the median burial date in the preferred model (3212 BC) by the </w:t>
      </w:r>
      <w:r w:rsidR="003F6B82">
        <w:t xml:space="preserve">difference between </w:t>
      </w:r>
      <w:r w:rsidR="00E22C40">
        <w:t xml:space="preserve">3212 BC and </w:t>
      </w:r>
      <w:r w:rsidR="003F6B82">
        <w:t xml:space="preserve">the mean of the posterior estimated date of </w:t>
      </w:r>
      <w:r w:rsidR="001D0FCB">
        <w:t>that</w:t>
      </w:r>
      <w:r w:rsidR="003F6B82">
        <w:t xml:space="preserve"> burial in the preferred </w:t>
      </w:r>
      <w:r w:rsidR="003F6B82">
        <w:lastRenderedPageBreak/>
        <w:t xml:space="preserve">model, so that </w:t>
      </w:r>
      <w:r w:rsidR="001D0FCB">
        <w:t xml:space="preserve">the randomized calendar dates spanned </w:t>
      </w:r>
      <w:r w:rsidR="0008515F">
        <w:t>a wider range (</w:t>
      </w:r>
      <w:r w:rsidR="00B84299">
        <w:t>in this example</w:t>
      </w:r>
      <w:r w:rsidR="0008515F">
        <w:t xml:space="preserve"> 156 years, vs 101 years for simulated dates for the preferred model)</w:t>
      </w:r>
      <w:r w:rsidR="001D0FCB">
        <w:t>.</w:t>
      </w:r>
      <w:r w:rsidR="00B84299">
        <w:br w:type="page"/>
      </w:r>
    </w:p>
    <w:p w:rsidR="00953B14" w:rsidRDefault="00B84299" w:rsidP="00A75D55">
      <w:r>
        <w:lastRenderedPageBreak/>
        <w:t>Table S1. Example of randomized calendar dates of samples used in simulation exercises. Negative values indicate years BC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01"/>
        <w:gridCol w:w="1001"/>
        <w:gridCol w:w="1002"/>
        <w:gridCol w:w="1002"/>
        <w:gridCol w:w="1002"/>
        <w:gridCol w:w="1002"/>
        <w:gridCol w:w="1002"/>
        <w:gridCol w:w="1002"/>
        <w:gridCol w:w="1002"/>
      </w:tblGrid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B84299">
            <w:pPr>
              <w:rPr>
                <w:sz w:val="18"/>
              </w:rPr>
            </w:pPr>
            <w:r>
              <w:rPr>
                <w:sz w:val="18"/>
              </w:rPr>
              <w:t>sample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mean</w:t>
            </w:r>
            <w:r w:rsidR="00B84299">
              <w:rPr>
                <w:sz w:val="18"/>
              </w:rPr>
              <w:t xml:space="preserve"> of posterior estimate in preferred model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B84299">
            <w:pPr>
              <w:rPr>
                <w:sz w:val="18"/>
              </w:rPr>
            </w:pPr>
            <w:r>
              <w:rPr>
                <w:sz w:val="18"/>
              </w:rPr>
              <w:t>1-</w:t>
            </w:r>
            <w:r w:rsidR="0008515F" w:rsidRPr="0008515F">
              <w:rPr>
                <w:sz w:val="18"/>
              </w:rPr>
              <w:t>sigma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B84299">
            <w:pPr>
              <w:rPr>
                <w:sz w:val="18"/>
              </w:rPr>
            </w:pPr>
            <w:r w:rsidRPr="0008515F">
              <w:rPr>
                <w:sz w:val="18"/>
              </w:rPr>
              <w:t xml:space="preserve">preferred model output </w:t>
            </w:r>
            <w:r w:rsidR="00B84299">
              <w:rPr>
                <w:sz w:val="18"/>
              </w:rPr>
              <w:t>simulation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preferred model shifted 50y earlier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preferred model shifted 50y later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preferred model output 500y later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B84299">
            <w:pPr>
              <w:rPr>
                <w:sz w:val="18"/>
              </w:rPr>
            </w:pPr>
            <w:r w:rsidRPr="0008515F">
              <w:rPr>
                <w:sz w:val="18"/>
              </w:rPr>
              <w:t>preferred model output 2000y later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B84299">
            <w:pPr>
              <w:rPr>
                <w:sz w:val="18"/>
              </w:rPr>
            </w:pPr>
            <w:r w:rsidRPr="0008515F">
              <w:rPr>
                <w:sz w:val="18"/>
              </w:rPr>
              <w:t xml:space="preserve">preferred model </w:t>
            </w:r>
            <w:r w:rsidR="00B84299">
              <w:rPr>
                <w:sz w:val="18"/>
              </w:rPr>
              <w:t>stretched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5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2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7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7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5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8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4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9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9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55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9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2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7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7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60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20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6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6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1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1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5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28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7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2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2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2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42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2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7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7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7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1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2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7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7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50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1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4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9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9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51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1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7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2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2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2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1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3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8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8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4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1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8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3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3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6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2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6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1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6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6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62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2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2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7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7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63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2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6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1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6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6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68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2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5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0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0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4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4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7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2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2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8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11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1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30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5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5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80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28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1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8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3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3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97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28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1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6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31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6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6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86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1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1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6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31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6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6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78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2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1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30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5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5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88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2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1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9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4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4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306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3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1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6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31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6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6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70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3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1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9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4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4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90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8004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1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9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4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4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84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8004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1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8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81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1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7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2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2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5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1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8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8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2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1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5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0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0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0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2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1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9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4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4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301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2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5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0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0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9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2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5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30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0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5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5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4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2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7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7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2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2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0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3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4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9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9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64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3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9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9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4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4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0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3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6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6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1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1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7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34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8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9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3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7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3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68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181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43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39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2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33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6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6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1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15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13</w:t>
            </w:r>
          </w:p>
        </w:tc>
      </w:tr>
      <w:tr w:rsidR="0008515F" w:rsidRPr="0008515F" w:rsidTr="0008515F">
        <w:trPr>
          <w:trHeight w:val="285"/>
        </w:trPr>
        <w:tc>
          <w:tcPr>
            <w:tcW w:w="1020" w:type="dxa"/>
            <w:noWrap/>
            <w:hideMark/>
          </w:tcPr>
          <w:p w:rsidR="0008515F" w:rsidRPr="0008515F" w:rsidRDefault="0008515F">
            <w:pPr>
              <w:rPr>
                <w:sz w:val="18"/>
              </w:rPr>
            </w:pPr>
            <w:r w:rsidRPr="0008515F">
              <w:rPr>
                <w:sz w:val="18"/>
              </w:rPr>
              <w:t>KH150640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2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26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8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18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27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1238</w:t>
            </w:r>
          </w:p>
        </w:tc>
        <w:tc>
          <w:tcPr>
            <w:tcW w:w="1020" w:type="dxa"/>
            <w:noWrap/>
            <w:hideMark/>
          </w:tcPr>
          <w:p w:rsidR="0008515F" w:rsidRPr="0008515F" w:rsidRDefault="0008515F" w:rsidP="0008515F">
            <w:pPr>
              <w:rPr>
                <w:sz w:val="18"/>
              </w:rPr>
            </w:pPr>
            <w:r w:rsidRPr="0008515F">
              <w:rPr>
                <w:sz w:val="18"/>
              </w:rPr>
              <w:t>-3230</w:t>
            </w:r>
          </w:p>
        </w:tc>
      </w:tr>
    </w:tbl>
    <w:p w:rsidR="00A75D55" w:rsidRDefault="001D0FCB" w:rsidP="00A75D55">
      <w:r>
        <w:lastRenderedPageBreak/>
        <w:t xml:space="preserve"> </w:t>
      </w:r>
    </w:p>
    <w:p w:rsidR="0010393B" w:rsidRPr="0010393B" w:rsidRDefault="0010393B" w:rsidP="00A75D55">
      <w:pPr>
        <w:rPr>
          <w:sz w:val="18"/>
        </w:rPr>
      </w:pPr>
      <w:proofErr w:type="gramStart"/>
      <w:r w:rsidRPr="0010393B">
        <w:rPr>
          <w:sz w:val="18"/>
        </w:rPr>
        <w:t>Plot()</w:t>
      </w:r>
      <w:proofErr w:type="gramEnd"/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</w:t>
      </w:r>
      <w:proofErr w:type="gramStart"/>
      <w:r w:rsidRPr="0010393B">
        <w:rPr>
          <w:sz w:val="18"/>
        </w:rPr>
        <w:t>Sequence(</w:t>
      </w:r>
      <w:proofErr w:type="gramEnd"/>
      <w:r w:rsidRPr="0010393B">
        <w:rPr>
          <w:sz w:val="18"/>
        </w:rPr>
        <w:t>"Niedertiefenbach</w:t>
      </w:r>
      <w:r w:rsidR="00BE68EF">
        <w:rPr>
          <w:sz w:val="18"/>
        </w:rPr>
        <w:t xml:space="preserve"> simulated chronology</w:t>
      </w:r>
      <w:r w:rsidRPr="0010393B">
        <w:rPr>
          <w:sz w:val="18"/>
        </w:rPr>
        <w:t>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Boundary(</w:t>
      </w:r>
      <w:proofErr w:type="gramEnd"/>
      <w:r w:rsidRPr="0010393B">
        <w:rPr>
          <w:sz w:val="18"/>
        </w:rPr>
        <w:t>"start burial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all burials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no layer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13",-3229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16",-3188,24);</w:t>
      </w:r>
    </w:p>
    <w:p w:rsidR="0010393B" w:rsidRPr="0010393B" w:rsidRDefault="0010393B" w:rsidP="001B28DF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17",-3206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24",-3208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28",-3252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29",-3220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30",-3191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31",-3242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33",-3219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34",-3238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36",-3181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39",-3215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40",-3238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equence(</w:t>
      </w:r>
      <w:proofErr w:type="gramEnd"/>
      <w:r w:rsidRPr="0010393B">
        <w:rPr>
          <w:sz w:val="18"/>
        </w:rPr>
        <w:t>"stratified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 xml:space="preserve">"below </w:t>
      </w:r>
      <w:r w:rsidR="00073B1A">
        <w:rPr>
          <w:sz w:val="18"/>
        </w:rPr>
        <w:t>rubble layer</w:t>
      </w:r>
      <w:r w:rsidRPr="0010393B">
        <w:rPr>
          <w:sz w:val="18"/>
        </w:rPr>
        <w:t>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117",-3251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288",-3233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289",-3265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15",-3260,24);</w:t>
      </w:r>
    </w:p>
    <w:p w:rsidR="001B28DF" w:rsidRPr="0010393B" w:rsidRDefault="0010393B" w:rsidP="001B28DF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20",-3257,24);</w:t>
      </w:r>
      <w:r w:rsidR="001B28DF" w:rsidRPr="001B28DF">
        <w:rPr>
          <w:sz w:val="18"/>
        </w:rPr>
        <w:t xml:space="preserve"> </w:t>
      </w:r>
    </w:p>
    <w:p w:rsidR="001B28DF" w:rsidRPr="0010393B" w:rsidRDefault="001B28DF" w:rsidP="001B28DF">
      <w:pPr>
        <w:pStyle w:val="NoSpacing"/>
        <w:rPr>
          <w:sz w:val="18"/>
        </w:rPr>
      </w:pPr>
      <w:r>
        <w:rPr>
          <w:sz w:val="18"/>
        </w:rPr>
        <w:t xml:space="preserve"> </w:t>
      </w:r>
      <w:r w:rsidRPr="0010393B">
        <w:rPr>
          <w:sz w:val="18"/>
        </w:rPr>
        <w:t xml:space="preserve">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22",-3247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23",-3245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35",-3260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37",-3246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80044",-3240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80045",-3238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gramStart"/>
      <w:r w:rsidRPr="0010393B">
        <w:rPr>
          <w:sz w:val="18"/>
        </w:rPr>
        <w:t>Boundary(</w:t>
      </w:r>
      <w:proofErr w:type="gramEnd"/>
      <w:r w:rsidRPr="0010393B">
        <w:rPr>
          <w:sz w:val="18"/>
        </w:rPr>
        <w:t>"</w:t>
      </w:r>
      <w:r w:rsidR="00073B1A">
        <w:rPr>
          <w:sz w:val="18"/>
        </w:rPr>
        <w:t>rubble layer</w:t>
      </w:r>
      <w:r w:rsidRPr="0010393B">
        <w:rPr>
          <w:sz w:val="18"/>
        </w:rPr>
        <w:t>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 xml:space="preserve">"above </w:t>
      </w:r>
      <w:r w:rsidR="00073B1A">
        <w:rPr>
          <w:sz w:val="18"/>
        </w:rPr>
        <w:t>rubble layer</w:t>
      </w:r>
      <w:r w:rsidRPr="0010393B">
        <w:rPr>
          <w:sz w:val="18"/>
        </w:rPr>
        <w:t>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56",-3178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82",-3195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90",-3178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203",-3210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287",-3222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422",-3179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10",-3179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11",-3194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12",-3222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18",-3184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19",-3232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21",-3165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25",-3174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26",-3164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27",-3208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 </w:t>
      </w:r>
      <w:proofErr w:type="spellStart"/>
      <w:r w:rsidRPr="0010393B">
        <w:rPr>
          <w:sz w:val="18"/>
        </w:rPr>
        <w:t>R_</w:t>
      </w:r>
      <w:proofErr w:type="gramStart"/>
      <w:r w:rsidRPr="0010393B">
        <w:rPr>
          <w:sz w:val="18"/>
        </w:rPr>
        <w:t>Simulate</w:t>
      </w:r>
      <w:proofErr w:type="spellEnd"/>
      <w:r w:rsidRPr="0010393B">
        <w:rPr>
          <w:sz w:val="18"/>
        </w:rPr>
        <w:t>(</w:t>
      </w:r>
      <w:proofErr w:type="gramEnd"/>
      <w:r w:rsidRPr="0010393B">
        <w:rPr>
          <w:sz w:val="18"/>
        </w:rPr>
        <w:t>"KH150641",-3227,24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burial duration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lastRenderedPageBreak/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Boundary(</w:t>
      </w:r>
      <w:proofErr w:type="gramEnd"/>
      <w:r w:rsidRPr="0010393B">
        <w:rPr>
          <w:sz w:val="18"/>
        </w:rPr>
        <w:t>"end burial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</w:t>
      </w:r>
      <w:proofErr w:type="spellStart"/>
      <w:r w:rsidRPr="0010393B">
        <w:rPr>
          <w:sz w:val="18"/>
        </w:rPr>
        <w:t>lcMLkin</w:t>
      </w:r>
      <w:proofErr w:type="spellEnd"/>
      <w:r w:rsidRPr="0010393B">
        <w:rPr>
          <w:sz w:val="18"/>
        </w:rPr>
        <w:t xml:space="preserve"> kinship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KH150620, KH150622 and KH150623 must be full siblings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20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22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23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20, KH150622 and KH150623", U(0,15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4th degree between KH150630 and KH150641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30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41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30 and KH150641", U(0,100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5th degree between KH150630 and KH180045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30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80045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30 and KH180045", U(0,120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5th degree between KH150629 and KH180045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29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80045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29 and KH180045", U(0,120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3rd degree between KH150640 and KH180045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40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80045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40 and KH180045", U(0,80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5th degree between KH150640 and KH180044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40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80044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40 and KH180044", U(0,120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5th degree between KH150610 and KH180044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10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80044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10 and KH180044", U(0,120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5th degree between KH150612 and KH180044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12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80044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12 and KH180044", U(0,120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5th degree between KH150637 and KH180044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37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80044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37 and KH180044", U(0,120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5th degree between KH150637 and KH150627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37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lastRenderedPageBreak/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27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37 and KH150627", U(0,120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5th degree between KH150612 and KH150627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12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27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12 and KH150627", U(0,120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</w:t>
      </w:r>
      <w:proofErr w:type="gramStart"/>
      <w:r w:rsidRPr="0010393B">
        <w:rPr>
          <w:sz w:val="18"/>
        </w:rPr>
        <w:t>Phase(</w:t>
      </w:r>
      <w:proofErr w:type="gramEnd"/>
      <w:r w:rsidRPr="0010393B">
        <w:rPr>
          <w:sz w:val="18"/>
        </w:rPr>
        <w:t>"5th degree between KH150619 and KH150627")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{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19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Date(</w:t>
      </w:r>
      <w:proofErr w:type="gramEnd"/>
      <w:r w:rsidRPr="0010393B">
        <w:rPr>
          <w:sz w:val="18"/>
        </w:rPr>
        <w:t>"=KH150627"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 </w:t>
      </w:r>
      <w:proofErr w:type="gramStart"/>
      <w:r w:rsidRPr="0010393B">
        <w:rPr>
          <w:sz w:val="18"/>
        </w:rPr>
        <w:t>Span(</w:t>
      </w:r>
      <w:proofErr w:type="gramEnd"/>
      <w:r w:rsidRPr="0010393B">
        <w:rPr>
          <w:sz w:val="18"/>
        </w:rPr>
        <w:t>"difference between KH150619 and KH150627", U(0,120))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 };</w:t>
      </w:r>
    </w:p>
    <w:p w:rsidR="0010393B" w:rsidRPr="0010393B" w:rsidRDefault="0010393B" w:rsidP="0010393B">
      <w:pPr>
        <w:pStyle w:val="NoSpacing"/>
        <w:rPr>
          <w:sz w:val="18"/>
        </w:rPr>
      </w:pPr>
      <w:r w:rsidRPr="0010393B">
        <w:rPr>
          <w:sz w:val="18"/>
        </w:rPr>
        <w:t xml:space="preserve">  };</w:t>
      </w:r>
    </w:p>
    <w:p w:rsidR="00427C5D" w:rsidRPr="00A371F9" w:rsidRDefault="0010393B" w:rsidP="0010393B">
      <w:pPr>
        <w:pStyle w:val="NoSpacing"/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</w:pPr>
      <w:r w:rsidRPr="0010393B">
        <w:rPr>
          <w:sz w:val="18"/>
        </w:rPr>
        <w:t xml:space="preserve"> };</w:t>
      </w:r>
      <w:r w:rsidR="00427C5D" w:rsidRPr="00C00D8A">
        <w:br w:type="page"/>
      </w:r>
      <w:bookmarkStart w:id="1" w:name="_GoBack"/>
      <w:bookmarkEnd w:id="1"/>
    </w:p>
    <w:p w:rsidR="00DB1584" w:rsidRPr="00C00D8A" w:rsidRDefault="00DB1584" w:rsidP="007A690A">
      <w:pPr>
        <w:pStyle w:val="Heading1"/>
        <w:tabs>
          <w:tab w:val="right" w:pos="9026"/>
        </w:tabs>
      </w:pPr>
      <w:bookmarkStart w:id="2" w:name="_Toc16707008"/>
      <w:r w:rsidRPr="00C00D8A">
        <w:lastRenderedPageBreak/>
        <w:t>References</w:t>
      </w:r>
      <w:bookmarkEnd w:id="2"/>
      <w:r w:rsidR="007A690A">
        <w:tab/>
      </w:r>
    </w:p>
    <w:p w:rsidR="004E310F" w:rsidRPr="004E310F" w:rsidRDefault="001F4759" w:rsidP="004E310F">
      <w:pPr>
        <w:pStyle w:val="EndNoteBibliography"/>
        <w:spacing w:after="0"/>
        <w:ind w:left="720" w:hanging="720"/>
      </w:pPr>
      <w:r w:rsidRPr="00C00D8A">
        <w:rPr>
          <w:lang w:val="en-GB"/>
        </w:rPr>
        <w:fldChar w:fldCharType="begin"/>
      </w:r>
      <w:r w:rsidRPr="00C00D8A">
        <w:rPr>
          <w:lang w:val="en-GB"/>
        </w:rPr>
        <w:instrText xml:space="preserve"> ADDIN EN.REFLIST </w:instrText>
      </w:r>
      <w:r w:rsidRPr="00C00D8A">
        <w:rPr>
          <w:lang w:val="en-GB"/>
        </w:rPr>
        <w:fldChar w:fldCharType="separate"/>
      </w:r>
      <w:r w:rsidR="004E310F" w:rsidRPr="004E310F">
        <w:t>Bronk Ramsey C. 2009. Bayesian analysis of radiocarbon dates. Radiocarbon 51(1):337-60.</w:t>
      </w:r>
    </w:p>
    <w:p w:rsidR="004E310F" w:rsidRPr="004E310F" w:rsidRDefault="004E310F" w:rsidP="004E310F">
      <w:pPr>
        <w:pStyle w:val="EndNoteBibliography"/>
        <w:ind w:left="720" w:hanging="720"/>
      </w:pPr>
      <w:r w:rsidRPr="004E310F">
        <w:t>Bronk Ramsey C. 2017. Methods for summarizing radiocarbon datasets. Radiocarbon 59(6):1809-33.</w:t>
      </w:r>
    </w:p>
    <w:p w:rsidR="002102C9" w:rsidRPr="00C00D8A" w:rsidRDefault="001F4759" w:rsidP="002102C9">
      <w:r w:rsidRPr="00C00D8A">
        <w:fldChar w:fldCharType="end"/>
      </w:r>
    </w:p>
    <w:sectPr w:rsidR="002102C9" w:rsidRPr="00C00D8A">
      <w:headerReference w:type="default" r:id="rId9"/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E57F5" w:rsidRDefault="007E57F5" w:rsidP="000122A7">
      <w:pPr>
        <w:spacing w:after="0"/>
      </w:pPr>
      <w:r>
        <w:separator/>
      </w:r>
    </w:p>
  </w:endnote>
  <w:endnote w:type="continuationSeparator" w:id="0">
    <w:p w:rsidR="007E57F5" w:rsidRDefault="007E57F5" w:rsidP="000122A7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F5F61" w:rsidRPr="004E310F" w:rsidRDefault="004E310F" w:rsidP="00427C5D">
    <w:pPr>
      <w:pStyle w:val="Header"/>
    </w:pPr>
    <w:r>
      <w:t xml:space="preserve">Supplementary Information for </w:t>
    </w:r>
    <w:r w:rsidRPr="004E310F">
      <w:t xml:space="preserve">Bayesian chronological </w:t>
    </w:r>
    <w:proofErr w:type="spellStart"/>
    <w:r w:rsidRPr="004E310F">
      <w:t>modeling</w:t>
    </w:r>
    <w:proofErr w:type="spellEnd"/>
    <w:r w:rsidRPr="004E310F">
      <w:t xml:space="preserve"> on a calibration plateau</w:t>
    </w:r>
    <w:r>
      <w:t xml:space="preserve">, </w:t>
    </w:r>
    <w:r w:rsidR="00F45244">
      <w:t xml:space="preserve">revised </w:t>
    </w:r>
    <w:r>
      <w:t xml:space="preserve">manuscript submitted to </w:t>
    </w:r>
    <w:r w:rsidRPr="004E310F">
      <w:rPr>
        <w:i/>
      </w:rPr>
      <w:t>Radiocarbon</w:t>
    </w:r>
    <w:r>
      <w:t xml:space="preserve"> </w:t>
    </w:r>
    <w:r w:rsidR="00F45244">
      <w:t>0</w:t>
    </w:r>
    <w:r w:rsidR="00E6515D">
      <w:t>4</w:t>
    </w:r>
    <w:r w:rsidR="00F45244">
      <w:t xml:space="preserve"> February 202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E57F5" w:rsidRDefault="007E57F5" w:rsidP="000122A7">
      <w:pPr>
        <w:spacing w:after="0"/>
      </w:pPr>
      <w:r>
        <w:separator/>
      </w:r>
    </w:p>
  </w:footnote>
  <w:footnote w:type="continuationSeparator" w:id="0">
    <w:p w:rsidR="007E57F5" w:rsidRDefault="007E57F5" w:rsidP="000122A7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F5F61" w:rsidRPr="005F39CD" w:rsidRDefault="00EF5F61" w:rsidP="00427C5D">
    <w:pPr>
      <w:pStyle w:val="Footer"/>
      <w:rPr>
        <w:lang w:val="de-DE"/>
      </w:rPr>
    </w:pPr>
    <w:r w:rsidRPr="005F39CD">
      <w:rPr>
        <w:lang w:val="de-DE"/>
      </w:rPr>
      <w:t>Meadows, Rinne, Imm</w:t>
    </w:r>
    <w:r>
      <w:rPr>
        <w:lang w:val="de-DE"/>
      </w:rPr>
      <w:t>el, Fuchs, Krause-Kyora, Drummer</w:t>
    </w:r>
    <w:r w:rsidRPr="005F39CD">
      <w:rPr>
        <w:lang w:val="de-DE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CA34204"/>
    <w:multiLevelType w:val="multilevel"/>
    <w:tmpl w:val="CB40DCC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720" w:hanging="720"/>
      </w:pPr>
      <w:rPr>
        <w:rFonts w:hint="default"/>
        <w:color w:val="auto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  <w:color w:val="auto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  <w:color w:val="auto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  <w:color w:val="auto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  <w:color w:val="auto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  <w:color w:val="auto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  <w:color w:val="auto"/>
      </w:rPr>
    </w:lvl>
  </w:abstractNum>
  <w:abstractNum w:abstractNumId="1" w15:restartNumberingAfterBreak="0">
    <w:nsid w:val="22AA7E6E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2F685614"/>
    <w:multiLevelType w:val="hybridMultilevel"/>
    <w:tmpl w:val="568EEE2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CE011F7"/>
    <w:multiLevelType w:val="hybridMultilevel"/>
    <w:tmpl w:val="6D48CCF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9A16FC3"/>
    <w:multiLevelType w:val="hybridMultilevel"/>
    <w:tmpl w:val="A83690E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4DCE2541"/>
    <w:multiLevelType w:val="hybridMultilevel"/>
    <w:tmpl w:val="237A4100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68751F8E"/>
    <w:multiLevelType w:val="hybridMultilevel"/>
    <w:tmpl w:val="7406798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697E6634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6A312B2A"/>
    <w:multiLevelType w:val="hybridMultilevel"/>
    <w:tmpl w:val="F23C8172"/>
    <w:lvl w:ilvl="0" w:tplc="74AA078C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9146906A">
      <w:start w:val="1"/>
      <w:numFmt w:val="lowerLetter"/>
      <w:lvlText w:val="%2."/>
      <w:lvlJc w:val="left"/>
      <w:pPr>
        <w:ind w:left="1800" w:hanging="720"/>
      </w:pPr>
      <w:rPr>
        <w:rFonts w:hint="default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8"/>
  </w:num>
  <w:num w:numId="4">
    <w:abstractNumId w:val="7"/>
  </w:num>
  <w:num w:numId="5">
    <w:abstractNumId w:val="6"/>
  </w:num>
  <w:num w:numId="6">
    <w:abstractNumId w:val="3"/>
  </w:num>
  <w:num w:numId="7">
    <w:abstractNumId w:val="4"/>
  </w:num>
  <w:num w:numId="8">
    <w:abstractNumId w:val="2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20"/>
  <w:activeWritingStyle w:appName="MSWord" w:lang="de-DE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adiocarbon 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25ptv9nwp0pjef9zmxa2x3fxzwtdzwzw2r&quot;&gt;My EndNote Library&lt;record-ids&gt;&lt;item&gt;193&lt;/item&gt;&lt;item&gt;517&lt;/item&gt;&lt;/record-ids&gt;&lt;/item&gt;&lt;/Libraries&gt;"/>
  </w:docVars>
  <w:rsids>
    <w:rsidRoot w:val="00655873"/>
    <w:rsid w:val="00000491"/>
    <w:rsid w:val="000058C5"/>
    <w:rsid w:val="00006D83"/>
    <w:rsid w:val="00007AD2"/>
    <w:rsid w:val="00007D7E"/>
    <w:rsid w:val="000122A7"/>
    <w:rsid w:val="0001296B"/>
    <w:rsid w:val="00016A58"/>
    <w:rsid w:val="0002255F"/>
    <w:rsid w:val="00025C15"/>
    <w:rsid w:val="00033D1F"/>
    <w:rsid w:val="000346F4"/>
    <w:rsid w:val="00041283"/>
    <w:rsid w:val="00041823"/>
    <w:rsid w:val="00041946"/>
    <w:rsid w:val="00042EDB"/>
    <w:rsid w:val="00044B5C"/>
    <w:rsid w:val="0004563D"/>
    <w:rsid w:val="00045CC8"/>
    <w:rsid w:val="00051DF4"/>
    <w:rsid w:val="0005463D"/>
    <w:rsid w:val="00054B0F"/>
    <w:rsid w:val="000567BE"/>
    <w:rsid w:val="00060F7A"/>
    <w:rsid w:val="000632DC"/>
    <w:rsid w:val="00067637"/>
    <w:rsid w:val="00067F5B"/>
    <w:rsid w:val="00073624"/>
    <w:rsid w:val="00073B1A"/>
    <w:rsid w:val="00082AE4"/>
    <w:rsid w:val="00084BAD"/>
    <w:rsid w:val="0008515F"/>
    <w:rsid w:val="00091AD4"/>
    <w:rsid w:val="00094660"/>
    <w:rsid w:val="000961BB"/>
    <w:rsid w:val="000A0218"/>
    <w:rsid w:val="000A245C"/>
    <w:rsid w:val="000A45E9"/>
    <w:rsid w:val="000A49EF"/>
    <w:rsid w:val="000A6F4C"/>
    <w:rsid w:val="000B1B40"/>
    <w:rsid w:val="000B3577"/>
    <w:rsid w:val="000B4999"/>
    <w:rsid w:val="000C51CA"/>
    <w:rsid w:val="000D0264"/>
    <w:rsid w:val="000D2957"/>
    <w:rsid w:val="000E6C95"/>
    <w:rsid w:val="000E7E2C"/>
    <w:rsid w:val="000F25D7"/>
    <w:rsid w:val="000F2A8F"/>
    <w:rsid w:val="000F347C"/>
    <w:rsid w:val="000F6A6E"/>
    <w:rsid w:val="0010300D"/>
    <w:rsid w:val="0010393B"/>
    <w:rsid w:val="00103CFB"/>
    <w:rsid w:val="00116C2B"/>
    <w:rsid w:val="00132C99"/>
    <w:rsid w:val="00133011"/>
    <w:rsid w:val="00133297"/>
    <w:rsid w:val="00144993"/>
    <w:rsid w:val="00150399"/>
    <w:rsid w:val="00152553"/>
    <w:rsid w:val="00154618"/>
    <w:rsid w:val="00160CB7"/>
    <w:rsid w:val="00161349"/>
    <w:rsid w:val="00164688"/>
    <w:rsid w:val="00165A6F"/>
    <w:rsid w:val="0017401A"/>
    <w:rsid w:val="00175001"/>
    <w:rsid w:val="0017502F"/>
    <w:rsid w:val="001770CD"/>
    <w:rsid w:val="001773D9"/>
    <w:rsid w:val="00180118"/>
    <w:rsid w:val="001837CA"/>
    <w:rsid w:val="00183BC1"/>
    <w:rsid w:val="00185299"/>
    <w:rsid w:val="00186B79"/>
    <w:rsid w:val="00186BEA"/>
    <w:rsid w:val="00186D4F"/>
    <w:rsid w:val="001919CA"/>
    <w:rsid w:val="001929CE"/>
    <w:rsid w:val="00192CC4"/>
    <w:rsid w:val="00193E3F"/>
    <w:rsid w:val="00197222"/>
    <w:rsid w:val="001B28DF"/>
    <w:rsid w:val="001B2F25"/>
    <w:rsid w:val="001B3F10"/>
    <w:rsid w:val="001C1168"/>
    <w:rsid w:val="001C5528"/>
    <w:rsid w:val="001D0FCB"/>
    <w:rsid w:val="001D66B7"/>
    <w:rsid w:val="001E116C"/>
    <w:rsid w:val="001E4DD2"/>
    <w:rsid w:val="001E5900"/>
    <w:rsid w:val="001F2C43"/>
    <w:rsid w:val="001F34F3"/>
    <w:rsid w:val="001F365A"/>
    <w:rsid w:val="001F4258"/>
    <w:rsid w:val="001F4568"/>
    <w:rsid w:val="001F4759"/>
    <w:rsid w:val="001F4EDC"/>
    <w:rsid w:val="001F7221"/>
    <w:rsid w:val="001F7E0D"/>
    <w:rsid w:val="002062E4"/>
    <w:rsid w:val="002102C9"/>
    <w:rsid w:val="002117FA"/>
    <w:rsid w:val="00213562"/>
    <w:rsid w:val="00227581"/>
    <w:rsid w:val="00231183"/>
    <w:rsid w:val="00233406"/>
    <w:rsid w:val="002339CF"/>
    <w:rsid w:val="0023575C"/>
    <w:rsid w:val="00235FDB"/>
    <w:rsid w:val="00252FB9"/>
    <w:rsid w:val="00255237"/>
    <w:rsid w:val="00255896"/>
    <w:rsid w:val="00257AE2"/>
    <w:rsid w:val="00262C4E"/>
    <w:rsid w:val="0026722E"/>
    <w:rsid w:val="00270F88"/>
    <w:rsid w:val="00274363"/>
    <w:rsid w:val="00277B93"/>
    <w:rsid w:val="00281142"/>
    <w:rsid w:val="002856B8"/>
    <w:rsid w:val="0028726E"/>
    <w:rsid w:val="00291E08"/>
    <w:rsid w:val="00292B83"/>
    <w:rsid w:val="00293B5A"/>
    <w:rsid w:val="00295131"/>
    <w:rsid w:val="002A37E0"/>
    <w:rsid w:val="002B3482"/>
    <w:rsid w:val="002B37F7"/>
    <w:rsid w:val="002B729A"/>
    <w:rsid w:val="002C0B53"/>
    <w:rsid w:val="002C1585"/>
    <w:rsid w:val="002C197C"/>
    <w:rsid w:val="002C3463"/>
    <w:rsid w:val="002C7387"/>
    <w:rsid w:val="002C7984"/>
    <w:rsid w:val="002D1730"/>
    <w:rsid w:val="002D7F41"/>
    <w:rsid w:val="002E2928"/>
    <w:rsid w:val="002F1EC8"/>
    <w:rsid w:val="002F43BB"/>
    <w:rsid w:val="002F5A5C"/>
    <w:rsid w:val="002F72B1"/>
    <w:rsid w:val="002F7DAA"/>
    <w:rsid w:val="003007FC"/>
    <w:rsid w:val="0030363C"/>
    <w:rsid w:val="00303D5B"/>
    <w:rsid w:val="00312C75"/>
    <w:rsid w:val="00312FF9"/>
    <w:rsid w:val="00314834"/>
    <w:rsid w:val="00314A04"/>
    <w:rsid w:val="0032095D"/>
    <w:rsid w:val="00321B7F"/>
    <w:rsid w:val="003230C9"/>
    <w:rsid w:val="0032621E"/>
    <w:rsid w:val="0033019F"/>
    <w:rsid w:val="00330B5E"/>
    <w:rsid w:val="003328DE"/>
    <w:rsid w:val="00332A08"/>
    <w:rsid w:val="003353B1"/>
    <w:rsid w:val="00345C02"/>
    <w:rsid w:val="00354121"/>
    <w:rsid w:val="0036055D"/>
    <w:rsid w:val="00360B17"/>
    <w:rsid w:val="0036216D"/>
    <w:rsid w:val="0036541B"/>
    <w:rsid w:val="0036582D"/>
    <w:rsid w:val="00365C77"/>
    <w:rsid w:val="003660A4"/>
    <w:rsid w:val="00366BE5"/>
    <w:rsid w:val="00374E61"/>
    <w:rsid w:val="003842DF"/>
    <w:rsid w:val="003909B4"/>
    <w:rsid w:val="0039219F"/>
    <w:rsid w:val="0039284C"/>
    <w:rsid w:val="003A0EBC"/>
    <w:rsid w:val="003A2D6F"/>
    <w:rsid w:val="003A307F"/>
    <w:rsid w:val="003A3538"/>
    <w:rsid w:val="003A5ECA"/>
    <w:rsid w:val="003A6891"/>
    <w:rsid w:val="003A68E7"/>
    <w:rsid w:val="003A6B07"/>
    <w:rsid w:val="003A735E"/>
    <w:rsid w:val="003B0021"/>
    <w:rsid w:val="003C3563"/>
    <w:rsid w:val="003C689A"/>
    <w:rsid w:val="003C703E"/>
    <w:rsid w:val="003D4965"/>
    <w:rsid w:val="003D4C08"/>
    <w:rsid w:val="003E0B22"/>
    <w:rsid w:val="003E4359"/>
    <w:rsid w:val="003E4455"/>
    <w:rsid w:val="003E692E"/>
    <w:rsid w:val="003F2635"/>
    <w:rsid w:val="003F534A"/>
    <w:rsid w:val="003F561B"/>
    <w:rsid w:val="003F633D"/>
    <w:rsid w:val="003F6B82"/>
    <w:rsid w:val="0040027F"/>
    <w:rsid w:val="004007EF"/>
    <w:rsid w:val="00407897"/>
    <w:rsid w:val="00411B3A"/>
    <w:rsid w:val="00420267"/>
    <w:rsid w:val="00421669"/>
    <w:rsid w:val="00422216"/>
    <w:rsid w:val="00427C5D"/>
    <w:rsid w:val="00435BA3"/>
    <w:rsid w:val="0044700F"/>
    <w:rsid w:val="004474BA"/>
    <w:rsid w:val="00447AE9"/>
    <w:rsid w:val="00453582"/>
    <w:rsid w:val="004541D6"/>
    <w:rsid w:val="00456784"/>
    <w:rsid w:val="00457ACF"/>
    <w:rsid w:val="00464C9B"/>
    <w:rsid w:val="00465CD7"/>
    <w:rsid w:val="00473543"/>
    <w:rsid w:val="0047374A"/>
    <w:rsid w:val="00475E69"/>
    <w:rsid w:val="004809D1"/>
    <w:rsid w:val="00483C38"/>
    <w:rsid w:val="004853C4"/>
    <w:rsid w:val="00485467"/>
    <w:rsid w:val="004863C8"/>
    <w:rsid w:val="00486AA8"/>
    <w:rsid w:val="00492E7E"/>
    <w:rsid w:val="00494B5A"/>
    <w:rsid w:val="00495C48"/>
    <w:rsid w:val="00497E00"/>
    <w:rsid w:val="004A2797"/>
    <w:rsid w:val="004A7432"/>
    <w:rsid w:val="004B16E9"/>
    <w:rsid w:val="004C19F5"/>
    <w:rsid w:val="004C722D"/>
    <w:rsid w:val="004C7423"/>
    <w:rsid w:val="004D3022"/>
    <w:rsid w:val="004E0D41"/>
    <w:rsid w:val="004E2495"/>
    <w:rsid w:val="004E310F"/>
    <w:rsid w:val="004E3B3E"/>
    <w:rsid w:val="004E7945"/>
    <w:rsid w:val="004F387F"/>
    <w:rsid w:val="0050047C"/>
    <w:rsid w:val="00502BE2"/>
    <w:rsid w:val="0050323F"/>
    <w:rsid w:val="00503DDB"/>
    <w:rsid w:val="0052213C"/>
    <w:rsid w:val="00532A2C"/>
    <w:rsid w:val="005331BA"/>
    <w:rsid w:val="005338C9"/>
    <w:rsid w:val="00536E62"/>
    <w:rsid w:val="005438C6"/>
    <w:rsid w:val="00546D07"/>
    <w:rsid w:val="0054765A"/>
    <w:rsid w:val="0055107A"/>
    <w:rsid w:val="00555059"/>
    <w:rsid w:val="00557F32"/>
    <w:rsid w:val="00563A38"/>
    <w:rsid w:val="00564D1E"/>
    <w:rsid w:val="00564EEB"/>
    <w:rsid w:val="00565A3F"/>
    <w:rsid w:val="00580D60"/>
    <w:rsid w:val="00586085"/>
    <w:rsid w:val="00591C50"/>
    <w:rsid w:val="00597332"/>
    <w:rsid w:val="00597AD6"/>
    <w:rsid w:val="005A0E43"/>
    <w:rsid w:val="005A44B2"/>
    <w:rsid w:val="005A44B7"/>
    <w:rsid w:val="005A545A"/>
    <w:rsid w:val="005A5E2C"/>
    <w:rsid w:val="005A7D18"/>
    <w:rsid w:val="005B45F8"/>
    <w:rsid w:val="005D77C5"/>
    <w:rsid w:val="005E0F58"/>
    <w:rsid w:val="005E12DA"/>
    <w:rsid w:val="005E139E"/>
    <w:rsid w:val="005E3EC4"/>
    <w:rsid w:val="005E4E8F"/>
    <w:rsid w:val="005E557F"/>
    <w:rsid w:val="005F39CD"/>
    <w:rsid w:val="005F4B40"/>
    <w:rsid w:val="005F6F23"/>
    <w:rsid w:val="005F795D"/>
    <w:rsid w:val="00607317"/>
    <w:rsid w:val="006321F4"/>
    <w:rsid w:val="00632BD7"/>
    <w:rsid w:val="00641002"/>
    <w:rsid w:val="00650AFC"/>
    <w:rsid w:val="0065265A"/>
    <w:rsid w:val="006543A8"/>
    <w:rsid w:val="00655873"/>
    <w:rsid w:val="00660001"/>
    <w:rsid w:val="0066033C"/>
    <w:rsid w:val="00664A45"/>
    <w:rsid w:val="006664FE"/>
    <w:rsid w:val="0066797B"/>
    <w:rsid w:val="00680A93"/>
    <w:rsid w:val="0068160D"/>
    <w:rsid w:val="00684FA1"/>
    <w:rsid w:val="00686DE6"/>
    <w:rsid w:val="0069021A"/>
    <w:rsid w:val="0069053E"/>
    <w:rsid w:val="00690CE2"/>
    <w:rsid w:val="006A067A"/>
    <w:rsid w:val="006A0F3B"/>
    <w:rsid w:val="006A7CBF"/>
    <w:rsid w:val="006B1353"/>
    <w:rsid w:val="006B2339"/>
    <w:rsid w:val="006B3711"/>
    <w:rsid w:val="006B6401"/>
    <w:rsid w:val="006C356D"/>
    <w:rsid w:val="006D225F"/>
    <w:rsid w:val="006D2BE6"/>
    <w:rsid w:val="006D3957"/>
    <w:rsid w:val="006E0C48"/>
    <w:rsid w:val="006E1890"/>
    <w:rsid w:val="006E3B43"/>
    <w:rsid w:val="006E604E"/>
    <w:rsid w:val="006E71A5"/>
    <w:rsid w:val="006E7C92"/>
    <w:rsid w:val="006F0B9E"/>
    <w:rsid w:val="0071200E"/>
    <w:rsid w:val="00716DBE"/>
    <w:rsid w:val="00717423"/>
    <w:rsid w:val="007272BC"/>
    <w:rsid w:val="007342EE"/>
    <w:rsid w:val="00735232"/>
    <w:rsid w:val="00742770"/>
    <w:rsid w:val="007428EA"/>
    <w:rsid w:val="00745CDE"/>
    <w:rsid w:val="00746804"/>
    <w:rsid w:val="0075171B"/>
    <w:rsid w:val="00754EED"/>
    <w:rsid w:val="00755037"/>
    <w:rsid w:val="00756EE4"/>
    <w:rsid w:val="0076072E"/>
    <w:rsid w:val="00766402"/>
    <w:rsid w:val="00770F70"/>
    <w:rsid w:val="00771979"/>
    <w:rsid w:val="0077632A"/>
    <w:rsid w:val="007811ED"/>
    <w:rsid w:val="00783C2D"/>
    <w:rsid w:val="0078673E"/>
    <w:rsid w:val="00791D29"/>
    <w:rsid w:val="007A0A5F"/>
    <w:rsid w:val="007A4C22"/>
    <w:rsid w:val="007A690A"/>
    <w:rsid w:val="007B0463"/>
    <w:rsid w:val="007B5D88"/>
    <w:rsid w:val="007B71ED"/>
    <w:rsid w:val="007C2375"/>
    <w:rsid w:val="007C29C1"/>
    <w:rsid w:val="007C32E0"/>
    <w:rsid w:val="007C33AC"/>
    <w:rsid w:val="007D7F8C"/>
    <w:rsid w:val="007E2F9F"/>
    <w:rsid w:val="007E57F5"/>
    <w:rsid w:val="007E62AF"/>
    <w:rsid w:val="007E7BDD"/>
    <w:rsid w:val="007F2F56"/>
    <w:rsid w:val="007F63A1"/>
    <w:rsid w:val="00800CCD"/>
    <w:rsid w:val="00801A8C"/>
    <w:rsid w:val="008055EE"/>
    <w:rsid w:val="00817831"/>
    <w:rsid w:val="0082017F"/>
    <w:rsid w:val="0082033C"/>
    <w:rsid w:val="00822A02"/>
    <w:rsid w:val="00825A7F"/>
    <w:rsid w:val="008305E6"/>
    <w:rsid w:val="008319AB"/>
    <w:rsid w:val="008340C1"/>
    <w:rsid w:val="0083432C"/>
    <w:rsid w:val="0085099B"/>
    <w:rsid w:val="00860F42"/>
    <w:rsid w:val="00861E57"/>
    <w:rsid w:val="0088128A"/>
    <w:rsid w:val="008840E2"/>
    <w:rsid w:val="00885674"/>
    <w:rsid w:val="008871EA"/>
    <w:rsid w:val="008959E3"/>
    <w:rsid w:val="008A42E0"/>
    <w:rsid w:val="008B44A9"/>
    <w:rsid w:val="008B5862"/>
    <w:rsid w:val="008B6B7F"/>
    <w:rsid w:val="008C0414"/>
    <w:rsid w:val="008C3AF0"/>
    <w:rsid w:val="008C6D1C"/>
    <w:rsid w:val="008E50A9"/>
    <w:rsid w:val="008E6925"/>
    <w:rsid w:val="008F5FB2"/>
    <w:rsid w:val="008F7A67"/>
    <w:rsid w:val="009050DC"/>
    <w:rsid w:val="009065CA"/>
    <w:rsid w:val="00907CD2"/>
    <w:rsid w:val="00915020"/>
    <w:rsid w:val="00917016"/>
    <w:rsid w:val="00923AE2"/>
    <w:rsid w:val="00925CE0"/>
    <w:rsid w:val="00927CF4"/>
    <w:rsid w:val="0093359B"/>
    <w:rsid w:val="009345A7"/>
    <w:rsid w:val="00937640"/>
    <w:rsid w:val="00937883"/>
    <w:rsid w:val="00940FFA"/>
    <w:rsid w:val="009413C8"/>
    <w:rsid w:val="0094157B"/>
    <w:rsid w:val="00945C18"/>
    <w:rsid w:val="00945EBC"/>
    <w:rsid w:val="009507B5"/>
    <w:rsid w:val="009508D9"/>
    <w:rsid w:val="00953B14"/>
    <w:rsid w:val="009558BB"/>
    <w:rsid w:val="009765E5"/>
    <w:rsid w:val="00976EAD"/>
    <w:rsid w:val="0097726C"/>
    <w:rsid w:val="00984869"/>
    <w:rsid w:val="00987C79"/>
    <w:rsid w:val="00992657"/>
    <w:rsid w:val="009B0CBC"/>
    <w:rsid w:val="009B7991"/>
    <w:rsid w:val="009C7864"/>
    <w:rsid w:val="009D1B60"/>
    <w:rsid w:val="009D7A7C"/>
    <w:rsid w:val="009E2654"/>
    <w:rsid w:val="009E3EAC"/>
    <w:rsid w:val="009E5BB3"/>
    <w:rsid w:val="009F2349"/>
    <w:rsid w:val="009F6D7C"/>
    <w:rsid w:val="00A05F94"/>
    <w:rsid w:val="00A06C81"/>
    <w:rsid w:val="00A11750"/>
    <w:rsid w:val="00A12ED6"/>
    <w:rsid w:val="00A13133"/>
    <w:rsid w:val="00A1673D"/>
    <w:rsid w:val="00A16D00"/>
    <w:rsid w:val="00A20524"/>
    <w:rsid w:val="00A2192A"/>
    <w:rsid w:val="00A26985"/>
    <w:rsid w:val="00A276BF"/>
    <w:rsid w:val="00A27914"/>
    <w:rsid w:val="00A33860"/>
    <w:rsid w:val="00A3635A"/>
    <w:rsid w:val="00A371F9"/>
    <w:rsid w:val="00A43F71"/>
    <w:rsid w:val="00A47479"/>
    <w:rsid w:val="00A5183D"/>
    <w:rsid w:val="00A6160B"/>
    <w:rsid w:val="00A618AA"/>
    <w:rsid w:val="00A64664"/>
    <w:rsid w:val="00A657BD"/>
    <w:rsid w:val="00A66296"/>
    <w:rsid w:val="00A75D55"/>
    <w:rsid w:val="00A77040"/>
    <w:rsid w:val="00A828DC"/>
    <w:rsid w:val="00A83164"/>
    <w:rsid w:val="00A878B0"/>
    <w:rsid w:val="00A87AAE"/>
    <w:rsid w:val="00A94F51"/>
    <w:rsid w:val="00AA1D11"/>
    <w:rsid w:val="00AA6E91"/>
    <w:rsid w:val="00AC2678"/>
    <w:rsid w:val="00AD0780"/>
    <w:rsid w:val="00AD18A5"/>
    <w:rsid w:val="00AD2BCA"/>
    <w:rsid w:val="00AE1D22"/>
    <w:rsid w:val="00AE3245"/>
    <w:rsid w:val="00AE4A1F"/>
    <w:rsid w:val="00AF2EA1"/>
    <w:rsid w:val="00AF4A62"/>
    <w:rsid w:val="00AF518B"/>
    <w:rsid w:val="00AF609B"/>
    <w:rsid w:val="00B04803"/>
    <w:rsid w:val="00B22114"/>
    <w:rsid w:val="00B233F9"/>
    <w:rsid w:val="00B24F2A"/>
    <w:rsid w:val="00B3093E"/>
    <w:rsid w:val="00B33276"/>
    <w:rsid w:val="00B40AEF"/>
    <w:rsid w:val="00B47EA9"/>
    <w:rsid w:val="00B50FA9"/>
    <w:rsid w:val="00B531D6"/>
    <w:rsid w:val="00B54F78"/>
    <w:rsid w:val="00B56AE1"/>
    <w:rsid w:val="00B636E6"/>
    <w:rsid w:val="00B673F8"/>
    <w:rsid w:val="00B67C16"/>
    <w:rsid w:val="00B67EFB"/>
    <w:rsid w:val="00B772CD"/>
    <w:rsid w:val="00B777DD"/>
    <w:rsid w:val="00B81C79"/>
    <w:rsid w:val="00B82015"/>
    <w:rsid w:val="00B84299"/>
    <w:rsid w:val="00B858BB"/>
    <w:rsid w:val="00B87569"/>
    <w:rsid w:val="00B96A45"/>
    <w:rsid w:val="00BA2E62"/>
    <w:rsid w:val="00BA4494"/>
    <w:rsid w:val="00BA5F4A"/>
    <w:rsid w:val="00BA6727"/>
    <w:rsid w:val="00BB3C93"/>
    <w:rsid w:val="00BB4D1C"/>
    <w:rsid w:val="00BC6C71"/>
    <w:rsid w:val="00BC7960"/>
    <w:rsid w:val="00BD0275"/>
    <w:rsid w:val="00BD050E"/>
    <w:rsid w:val="00BD3078"/>
    <w:rsid w:val="00BD7CDF"/>
    <w:rsid w:val="00BE1731"/>
    <w:rsid w:val="00BE220F"/>
    <w:rsid w:val="00BE68EF"/>
    <w:rsid w:val="00BF0C50"/>
    <w:rsid w:val="00BF22F2"/>
    <w:rsid w:val="00BF6425"/>
    <w:rsid w:val="00BF739E"/>
    <w:rsid w:val="00C00D8A"/>
    <w:rsid w:val="00C01E16"/>
    <w:rsid w:val="00C0392A"/>
    <w:rsid w:val="00C06D93"/>
    <w:rsid w:val="00C175B7"/>
    <w:rsid w:val="00C22303"/>
    <w:rsid w:val="00C36E2E"/>
    <w:rsid w:val="00C37E2D"/>
    <w:rsid w:val="00C4067B"/>
    <w:rsid w:val="00C41C2E"/>
    <w:rsid w:val="00C5199C"/>
    <w:rsid w:val="00C51E12"/>
    <w:rsid w:val="00C629F1"/>
    <w:rsid w:val="00C63C7D"/>
    <w:rsid w:val="00C643BA"/>
    <w:rsid w:val="00C64B9C"/>
    <w:rsid w:val="00C65264"/>
    <w:rsid w:val="00C7214E"/>
    <w:rsid w:val="00C814AF"/>
    <w:rsid w:val="00C82208"/>
    <w:rsid w:val="00C86C68"/>
    <w:rsid w:val="00C95293"/>
    <w:rsid w:val="00C962C2"/>
    <w:rsid w:val="00CA41FF"/>
    <w:rsid w:val="00CB3488"/>
    <w:rsid w:val="00CB4D5C"/>
    <w:rsid w:val="00CC10D6"/>
    <w:rsid w:val="00CC29AB"/>
    <w:rsid w:val="00CC43BD"/>
    <w:rsid w:val="00CC6B7E"/>
    <w:rsid w:val="00CC6CC3"/>
    <w:rsid w:val="00CD02B6"/>
    <w:rsid w:val="00CD02C9"/>
    <w:rsid w:val="00CD0E18"/>
    <w:rsid w:val="00CE2A9B"/>
    <w:rsid w:val="00CE5A4B"/>
    <w:rsid w:val="00CE6DED"/>
    <w:rsid w:val="00CF6A1B"/>
    <w:rsid w:val="00D0721A"/>
    <w:rsid w:val="00D14B47"/>
    <w:rsid w:val="00D17071"/>
    <w:rsid w:val="00D204FD"/>
    <w:rsid w:val="00D21FDB"/>
    <w:rsid w:val="00D222FF"/>
    <w:rsid w:val="00D274A8"/>
    <w:rsid w:val="00D277F5"/>
    <w:rsid w:val="00D339BF"/>
    <w:rsid w:val="00D41A6A"/>
    <w:rsid w:val="00D454CA"/>
    <w:rsid w:val="00D70832"/>
    <w:rsid w:val="00D70A04"/>
    <w:rsid w:val="00D723A0"/>
    <w:rsid w:val="00D72BD3"/>
    <w:rsid w:val="00D7330F"/>
    <w:rsid w:val="00D761FD"/>
    <w:rsid w:val="00D76F62"/>
    <w:rsid w:val="00D85F78"/>
    <w:rsid w:val="00D938DF"/>
    <w:rsid w:val="00D93D62"/>
    <w:rsid w:val="00DB1021"/>
    <w:rsid w:val="00DB1584"/>
    <w:rsid w:val="00DB31D0"/>
    <w:rsid w:val="00DB6206"/>
    <w:rsid w:val="00DC0625"/>
    <w:rsid w:val="00DC0D7C"/>
    <w:rsid w:val="00DC1493"/>
    <w:rsid w:val="00DC1EFF"/>
    <w:rsid w:val="00DC29B6"/>
    <w:rsid w:val="00DC409F"/>
    <w:rsid w:val="00DC4F3D"/>
    <w:rsid w:val="00DC7079"/>
    <w:rsid w:val="00DD049A"/>
    <w:rsid w:val="00DD2359"/>
    <w:rsid w:val="00DD46B6"/>
    <w:rsid w:val="00DD5EE5"/>
    <w:rsid w:val="00DD793F"/>
    <w:rsid w:val="00DE1328"/>
    <w:rsid w:val="00DE38F9"/>
    <w:rsid w:val="00DE6C81"/>
    <w:rsid w:val="00DF2B41"/>
    <w:rsid w:val="00E00A27"/>
    <w:rsid w:val="00E01A33"/>
    <w:rsid w:val="00E02A77"/>
    <w:rsid w:val="00E02B11"/>
    <w:rsid w:val="00E0446C"/>
    <w:rsid w:val="00E10173"/>
    <w:rsid w:val="00E12070"/>
    <w:rsid w:val="00E1500F"/>
    <w:rsid w:val="00E21916"/>
    <w:rsid w:val="00E22C40"/>
    <w:rsid w:val="00E335F2"/>
    <w:rsid w:val="00E34092"/>
    <w:rsid w:val="00E34718"/>
    <w:rsid w:val="00E3488B"/>
    <w:rsid w:val="00E526CC"/>
    <w:rsid w:val="00E53C56"/>
    <w:rsid w:val="00E6357B"/>
    <w:rsid w:val="00E640CD"/>
    <w:rsid w:val="00E6515D"/>
    <w:rsid w:val="00E74F3B"/>
    <w:rsid w:val="00E766E3"/>
    <w:rsid w:val="00E803CF"/>
    <w:rsid w:val="00E83C8F"/>
    <w:rsid w:val="00E93238"/>
    <w:rsid w:val="00E93992"/>
    <w:rsid w:val="00E95558"/>
    <w:rsid w:val="00EA5B2E"/>
    <w:rsid w:val="00EA691D"/>
    <w:rsid w:val="00EB084A"/>
    <w:rsid w:val="00EB3613"/>
    <w:rsid w:val="00EB44BD"/>
    <w:rsid w:val="00EB61F8"/>
    <w:rsid w:val="00EB75A1"/>
    <w:rsid w:val="00EC389E"/>
    <w:rsid w:val="00ED2C6A"/>
    <w:rsid w:val="00EE6895"/>
    <w:rsid w:val="00EF138E"/>
    <w:rsid w:val="00EF525B"/>
    <w:rsid w:val="00EF5E37"/>
    <w:rsid w:val="00EF5F61"/>
    <w:rsid w:val="00F00473"/>
    <w:rsid w:val="00F113DD"/>
    <w:rsid w:val="00F1344F"/>
    <w:rsid w:val="00F20A6D"/>
    <w:rsid w:val="00F21770"/>
    <w:rsid w:val="00F219E6"/>
    <w:rsid w:val="00F227B3"/>
    <w:rsid w:val="00F23597"/>
    <w:rsid w:val="00F23758"/>
    <w:rsid w:val="00F27CC5"/>
    <w:rsid w:val="00F322AB"/>
    <w:rsid w:val="00F324E4"/>
    <w:rsid w:val="00F339E6"/>
    <w:rsid w:val="00F3773A"/>
    <w:rsid w:val="00F424E2"/>
    <w:rsid w:val="00F45244"/>
    <w:rsid w:val="00F52050"/>
    <w:rsid w:val="00F52604"/>
    <w:rsid w:val="00F6047B"/>
    <w:rsid w:val="00F7709A"/>
    <w:rsid w:val="00F80BA9"/>
    <w:rsid w:val="00F86285"/>
    <w:rsid w:val="00FA180A"/>
    <w:rsid w:val="00FA304D"/>
    <w:rsid w:val="00FA5765"/>
    <w:rsid w:val="00FA78D8"/>
    <w:rsid w:val="00FB032F"/>
    <w:rsid w:val="00FB18AB"/>
    <w:rsid w:val="00FB5F66"/>
    <w:rsid w:val="00FC7732"/>
    <w:rsid w:val="00FD3D72"/>
    <w:rsid w:val="00FD3DBA"/>
    <w:rsid w:val="00FD6CAE"/>
    <w:rsid w:val="00FE3765"/>
    <w:rsid w:val="00FF03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680B1C"/>
  <w15:docId w15:val="{E246A895-A581-43FF-8F73-342583BA00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8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45C0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102C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A5EC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122A7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0122A7"/>
  </w:style>
  <w:style w:type="paragraph" w:styleId="Footer">
    <w:name w:val="footer"/>
    <w:basedOn w:val="Normal"/>
    <w:link w:val="FooterChar"/>
    <w:uiPriority w:val="99"/>
    <w:unhideWhenUsed/>
    <w:rsid w:val="000122A7"/>
    <w:pPr>
      <w:tabs>
        <w:tab w:val="center" w:pos="4513"/>
        <w:tab w:val="right" w:pos="9026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0122A7"/>
  </w:style>
  <w:style w:type="paragraph" w:styleId="BalloonText">
    <w:name w:val="Balloon Text"/>
    <w:basedOn w:val="Normal"/>
    <w:link w:val="BalloonTextChar"/>
    <w:uiPriority w:val="99"/>
    <w:semiHidden/>
    <w:unhideWhenUsed/>
    <w:rsid w:val="000122A7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22A7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0122A7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122A7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ListParagraph">
    <w:name w:val="List Paragraph"/>
    <w:basedOn w:val="Normal"/>
    <w:uiPriority w:val="34"/>
    <w:qFormat/>
    <w:rsid w:val="0073523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45C02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45C0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102C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styleId="TableGrid">
    <w:name w:val="Table Grid"/>
    <w:basedOn w:val="TableNormal"/>
    <w:uiPriority w:val="59"/>
    <w:rsid w:val="00AF2EA1"/>
    <w:pPr>
      <w:spacing w:after="0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F475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475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F4759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F4759"/>
    <w:rPr>
      <w:rFonts w:ascii="Calibri" w:hAnsi="Calibri" w:cs="Calibri"/>
      <w:noProof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3A5ECA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657BD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A657B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657B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657BD"/>
    <w:pPr>
      <w:spacing w:after="100"/>
      <w:ind w:left="440"/>
    </w:pPr>
  </w:style>
  <w:style w:type="character" w:styleId="FollowedHyperlink">
    <w:name w:val="FollowedHyperlink"/>
    <w:basedOn w:val="DefaultParagraphFont"/>
    <w:uiPriority w:val="99"/>
    <w:semiHidden/>
    <w:unhideWhenUsed/>
    <w:rsid w:val="00DB1584"/>
    <w:rPr>
      <w:color w:val="800080" w:themeColor="followedHyperlink"/>
      <w:u w:val="single"/>
    </w:rPr>
  </w:style>
  <w:style w:type="paragraph" w:styleId="NoSpacing">
    <w:name w:val="No Spacing"/>
    <w:uiPriority w:val="1"/>
    <w:qFormat/>
    <w:rsid w:val="00C86C68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852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74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0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65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0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47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9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14.arch.ox.ac.uk/oxcalhelp/hlp_contents.htm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E41B56-B758-40DE-8DDE-042C812C1C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5237</Words>
  <Characters>29854</Characters>
  <Application>Microsoft Office Word</Application>
  <DocSecurity>0</DocSecurity>
  <Lines>248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Meadows</dc:creator>
  <cp:keywords/>
  <dc:description/>
  <cp:lastModifiedBy>John Meadows</cp:lastModifiedBy>
  <cp:revision>9</cp:revision>
  <cp:lastPrinted>2019-11-11T22:57:00Z</cp:lastPrinted>
  <dcterms:created xsi:type="dcterms:W3CDTF">2019-11-12T22:18:00Z</dcterms:created>
  <dcterms:modified xsi:type="dcterms:W3CDTF">2020-02-04T10:10:00Z</dcterms:modified>
</cp:coreProperties>
</file>